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proofErr w:type="spellStart"/>
      <w:r w:rsidRPr="009C0344">
        <w:rPr>
          <w:i/>
          <w:iCs/>
        </w:rPr>
        <w:t>Belostoma</w:t>
      </w:r>
      <w:proofErr w:type="spellEnd"/>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12D328CF"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 xml:space="preserve">. W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r w:rsidR="00160438">
        <w:t>rom</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illustrates the growth-</w:t>
      </w:r>
      <w:r w:rsidR="00673700">
        <w:lastRenderedPageBreak/>
        <w:t xml:space="preserve">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165F5F9E" w:rsidR="00A054C2" w:rsidRDefault="00673700" w:rsidP="00656BF2">
      <w:pPr>
        <w:pStyle w:val="NATESTYLE1CommonCollege"/>
        <w:ind w:firstLine="720"/>
      </w:pPr>
      <w:r>
        <w:t>Population 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343D0E">
        <w:t xml:space="preserve">emphasized the importance of </w:t>
      </w:r>
      <w:r w:rsidR="00F54BF5">
        <w:t>using s</w:t>
      </w:r>
      <w:r w:rsidR="00343D0E">
        <w:t>ize</w:t>
      </w:r>
      <w:r w:rsidR="00DF042D">
        <w:t>-</w:t>
      </w:r>
      <w:r w:rsidR="00343D0E">
        <w:t>index</w:t>
      </w:r>
      <w:r w:rsidR="00152842">
        <w:t>ed</w:t>
      </w:r>
      <w:r w:rsidR="00343D0E">
        <w:t xml:space="preserve"> demographic models because size </w:t>
      </w:r>
      <w:r w:rsidR="00A02792">
        <w:t>is</w:t>
      </w:r>
      <w:r w:rsidR="00343D0E">
        <w:t xml:space="preserve"> a key feature affecting vital rates</w:t>
      </w:r>
      <w:r w:rsidR="00A02792">
        <w:t>, and</w:t>
      </w:r>
      <w:r w:rsidR="00343D0E">
        <w:t xml:space="preserve"> growth rates drive the relationship between size and age. </w:t>
      </w:r>
    </w:p>
    <w:p w14:paraId="5BBBA73A" w14:textId="1217DD67" w:rsidR="00CC2B41" w:rsidRDefault="00994D7D" w:rsidP="00656BF2">
      <w:pPr>
        <w:pStyle w:val="NATESTYLE1CommonCollege"/>
        <w:ind w:left="432" w:right="288"/>
      </w:pPr>
      <w:r>
        <w:t>“</w:t>
      </w:r>
      <w:r w:rsidR="00CC2B41">
        <w:t>A size-indexed demography</w:t>
      </w:r>
      <w:r w:rsidR="00453F2C">
        <w:t>,</w:t>
      </w:r>
      <w:r w:rsidR="00343D0E">
        <w:t>…</w:t>
      </w:r>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04A9FF6E" w14:textId="77777777" w:rsidR="00503376" w:rsidRDefault="00503376" w:rsidP="00503376">
      <w:pPr>
        <w:pStyle w:val="NATESTYLE1CommonCollege"/>
      </w:pPr>
      <w:r>
        <w:t xml:space="preserve">For many species, juvenile growth determines the amount of time an individual spends in a vulnerable size class, such that fast growth can be a type of defense against stage-specific juvenile predators (Werner and Gilliam 1984, Davidson et al. 2021). </w:t>
      </w:r>
    </w:p>
    <w:p w14:paraId="762A4FA2" w14:textId="2581EE91" w:rsidR="000154FF" w:rsidRDefault="00F109B8" w:rsidP="00503376">
      <w:pPr>
        <w:pStyle w:val="NATESTYLE1CommonCollege"/>
        <w:ind w:firstLine="720"/>
      </w:pPr>
      <w:r>
        <w:t xml:space="preserve">Historical </w:t>
      </w:r>
      <w:r w:rsidR="00184D2C">
        <w:t>research on size-structured interactions</w:t>
      </w:r>
      <w:r>
        <w:t xml:space="preser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C11925">
        <w:t>, w</w:t>
      </w:r>
      <w:r w:rsidR="00AE2C2B">
        <w:t>hile</w:t>
      </w:r>
      <w:r w:rsidR="00C11925">
        <w:t xml:space="preserve"> recent work has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There has </w:t>
      </w:r>
      <w:r w:rsidR="00314786">
        <w:t xml:space="preserve">been </w:t>
      </w:r>
      <w:r w:rsidR="00A33232">
        <w:t xml:space="preserve">less </w:t>
      </w:r>
      <w:r w:rsidR="00314786">
        <w:t xml:space="preserve">done </w:t>
      </w:r>
      <w:r w:rsidR="00296E1E">
        <w:t>about the specific growth and mortality conditions that determine</w:t>
      </w:r>
      <w:r w:rsidR="00314786">
        <w:t xml:space="preserve"> population dynamics</w:t>
      </w:r>
      <w:r w:rsidR="008C6F9E">
        <w:t xml:space="preserve"> (growth or decline)</w:t>
      </w:r>
      <w:r w:rsidR="00CF4F38">
        <w:t>;</w:t>
      </w:r>
      <w:r w:rsidR="000154FF">
        <w:t xml:space="preserve"> and to our knowledge, </w:t>
      </w:r>
      <w:r w:rsidR="000154FF">
        <w:lastRenderedPageBreak/>
        <w:t>explicit theoretical predictions, whether general or specific, are lacking.</w:t>
      </w:r>
      <w:r w:rsidR="000154FF" w:rsidRPr="000154FF">
        <w:t xml:space="preserve"> </w:t>
      </w:r>
      <w:r w:rsidR="000154FF">
        <w:t xml:space="preserve">Of the two theoretical studies that have explored theoretical predictions for growth-mediated effects on prey in size-structured populations, </w:t>
      </w:r>
      <w:r w:rsidR="000154FF">
        <w:fldChar w:fldCharType="begin"/>
      </w:r>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0154FF">
        <w:fldChar w:fldCharType="separate"/>
      </w:r>
      <w:r w:rsidR="000154FF" w:rsidRPr="00E845A5">
        <w:t xml:space="preserve">Rice et al. </w:t>
      </w:r>
      <w:r w:rsidR="000154FF">
        <w:t>(</w:t>
      </w:r>
      <w:r w:rsidR="000154FF" w:rsidRPr="00E845A5">
        <w:t>1993)</w:t>
      </w:r>
      <w:r w:rsidR="000154FF">
        <w:fldChar w:fldCharType="end"/>
      </w:r>
      <w:r w:rsidR="000154FF">
        <w:t xml:space="preserve"> examined how variation in growth rates influenced the numbers and proportions of surviving juveniles while </w:t>
      </w:r>
      <w:r w:rsidR="000154FF">
        <w:fldChar w:fldCharType="begin"/>
      </w:r>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0154FF">
        <w:fldChar w:fldCharType="separate"/>
      </w:r>
      <w:r w:rsidR="000154FF" w:rsidRPr="002F5128">
        <w:t xml:space="preserve">Pepi et al. </w:t>
      </w:r>
      <w:r w:rsidR="000154FF">
        <w:t>(</w:t>
      </w:r>
      <w:r w:rsidR="000154FF" w:rsidRPr="002F5128">
        <w:t>2023)</w:t>
      </w:r>
      <w:r w:rsidR="000154FF">
        <w:fldChar w:fldCharType="end"/>
      </w:r>
      <w:r w:rsidR="000154FF">
        <w:t xml:space="preserve"> focused on changes in equilibrium densities of predator and prey due to mismatches in thermal responses to variation in temperature. Neither explored population-dynamic consequences of the interaction between juvenile mortality and growth.</w:t>
      </w:r>
    </w:p>
    <w:p w14:paraId="2BF39812" w14:textId="39BFDC05" w:rsidR="00AE156C" w:rsidRDefault="00AE156C" w:rsidP="00841682">
      <w:pPr>
        <w:pStyle w:val="NATESTYLE1CommonCollege"/>
        <w:ind w:firstLine="720"/>
      </w:pPr>
      <w:r>
        <w:t xml:space="preserve">Size-indexed demographic models that track size at age, combine growth (i.e., developmental) rates and survival to make population growth projections and identify sensitive stages/ages, could also be used to identify combinations of parameters making population growth negative, zero, or positive. Zero-population growth isoclines have typically been used by theoreticians to predict population dynamics and coexistence outcomes for interacting species with variable population parameters, resources, and environmental variation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To our knowledge this has not been done,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  </w:t>
      </w:r>
    </w:p>
    <w:p w14:paraId="459A713F" w14:textId="34ED11B0" w:rsidR="00C662DF" w:rsidRDefault="003F421B" w:rsidP="00DE0421">
      <w:pPr>
        <w:pStyle w:val="NATESTYLE1CommonCollege"/>
        <w:ind w:firstLine="720"/>
      </w:pPr>
      <w:r>
        <w:t>Creating a demographic isocline then relating field</w:t>
      </w:r>
      <w:r w:rsidR="00FF6B43">
        <w:t>-</w:t>
      </w:r>
      <w:r>
        <w:t xml:space="preserve">measured parameters </w:t>
      </w:r>
      <w:r w:rsidR="00FF6B43">
        <w:t>to the isocline</w:t>
      </w:r>
      <w:r w:rsidR="0088503A">
        <w:t xml:space="preserve"> is a framework that could explain patterns of recruitment, patterns of abundance, and offer hypotheses about factors limiting populations of organisms of concern</w:t>
      </w:r>
      <w:r w:rsidR="00AB737D">
        <w:t xml:space="preserve"> (Figure 1)</w:t>
      </w:r>
      <w:r w:rsidR="0088503A">
        <w:t>.</w:t>
      </w:r>
      <w:r w:rsidR="006117EE">
        <w:t xml:space="preserve"> </w:t>
      </w:r>
      <w:r w:rsidR="005E612F">
        <w:t xml:space="preserve">When taking </w:t>
      </w:r>
      <w:r w:rsidR="005E612F">
        <w:lastRenderedPageBreak/>
        <w:t>growth and survival</w:t>
      </w:r>
      <w:r w:rsidR="008C0223">
        <w:t xml:space="preserve"> rates</w:t>
      </w:r>
      <w:r w:rsidR="005E612F">
        <w:t xml:space="preserve"> on a daily time step and if higher growth is </w:t>
      </w:r>
      <w:r w:rsidR="008C0223">
        <w:t xml:space="preserve">indeed a </w:t>
      </w:r>
      <w:r w:rsidR="005E612F">
        <w:t xml:space="preserve">defense, then a demographic isocline would </w:t>
      </w:r>
      <w:r w:rsidR="00026D35">
        <w:t>expect</w:t>
      </w:r>
      <w:r w:rsidR="005E612F">
        <w:t xml:space="preserve"> to have a negative slope </w:t>
      </w:r>
      <w:r w:rsidR="00DF336B">
        <w:t>indicating</w:t>
      </w:r>
      <w:r w:rsidR="005E612F">
        <w:t xml:space="preserve"> that at higher growth rates population</w:t>
      </w:r>
      <w:r w:rsidR="00FC11B6">
        <w:t>s</w:t>
      </w:r>
      <w:r w:rsidR="005E612F">
        <w:t xml:space="preserve"> can withstand lower survival rates (Figure 1A).  </w:t>
      </w:r>
      <w:r w:rsidR="00026D35">
        <w:t xml:space="preserve">Where measured </w:t>
      </w:r>
      <w:r w:rsidR="00966AC8">
        <w:t>field parameters fall on isocline space will indicate if the population is recruiting/growing or not recruiting/declining</w:t>
      </w:r>
      <w:r w:rsidR="00DE6F70">
        <w:t xml:space="preserve"> (Figure 1A)</w:t>
      </w:r>
      <w:r w:rsidR="00966AC8">
        <w:t>.</w:t>
      </w:r>
      <w:r w:rsidR="006E2BFF">
        <w:t xml:space="preserve"> </w:t>
      </w:r>
      <w:r w:rsidR="0034339E">
        <w:t xml:space="preserve"> </w:t>
      </w:r>
      <w:r w:rsidR="00E57B9E">
        <w:t>In natural settings, s</w:t>
      </w:r>
      <w:r w:rsidR="006E2BFF">
        <w:t xml:space="preserve">patial-temporal </w:t>
      </w:r>
      <w:r w:rsidR="00C35609">
        <w:t>factors</w:t>
      </w:r>
      <w:r w:rsidR="00E57B9E">
        <w:t xml:space="preserve"> </w:t>
      </w:r>
      <w:r w:rsidR="0041653B">
        <w:t xml:space="preserve">that </w:t>
      </w:r>
      <w:r w:rsidR="00E57B9E">
        <w:t>influence</w:t>
      </w:r>
      <w:r w:rsidR="0041653B">
        <w:t xml:space="preserve"> </w:t>
      </w:r>
      <w:r w:rsidR="00E57B9E">
        <w:t>juvenile survival</w:t>
      </w:r>
      <w:r w:rsidR="0041653B">
        <w:t>, juvenile</w:t>
      </w:r>
      <w:r w:rsidR="00E57B9E">
        <w:t xml:space="preserve"> growth</w:t>
      </w:r>
      <w:r w:rsidR="0041653B">
        <w:t xml:space="preserve"> or both will</w:t>
      </w:r>
      <w:r w:rsidR="00E57B9E">
        <w:t xml:space="preserve"> </w:t>
      </w:r>
      <w:r w:rsidR="00BF23C7">
        <w:t>mediat</w:t>
      </w:r>
      <w:r w:rsidR="0041653B">
        <w:t>e</w:t>
      </w:r>
      <w:r w:rsidR="00FA7FFC">
        <w:t xml:space="preserve"> where a population falls in isocline space and thus</w:t>
      </w:r>
      <w:r w:rsidR="00E4585E">
        <w:t xml:space="preserve"> the level of top-down contr</w:t>
      </w:r>
      <w:r w:rsidR="00BF23C7">
        <w:t xml:space="preserve">ol of </w:t>
      </w:r>
      <w:r w:rsidR="0041653B">
        <w:t xml:space="preserve">a </w:t>
      </w:r>
      <w:r w:rsidR="00BF23C7">
        <w:t>consumers o</w:t>
      </w:r>
      <w:r w:rsidR="0041653B">
        <w:t>n</w:t>
      </w:r>
      <w:r w:rsidR="00BF23C7">
        <w:t xml:space="preserve"> a resource</w:t>
      </w:r>
      <w:r w:rsidR="005715B2">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C4315A">
        <w:t xml:space="preserve">  For </w:t>
      </w:r>
      <w:r w:rsidR="005D656D">
        <w:t>example,</w:t>
      </w:r>
      <w:r w:rsidR="00C4315A">
        <w:t xml:space="preserve"> in a freshwater system </w:t>
      </w:r>
      <w:r w:rsidR="00B05F37">
        <w:t xml:space="preserve">a spatial temperature gradient in </w:t>
      </w:r>
      <w:r w:rsidR="00393B06">
        <w:t xml:space="preserve">rock pools </w:t>
      </w:r>
      <w:r w:rsidR="00DF4D1D">
        <w:t>simultaneously increases</w:t>
      </w:r>
      <w:r w:rsidR="00393B06">
        <w:t xml:space="preserve"> growth rates of mosquito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increases per-capita foraging rates of dragon flies (</w:t>
      </w:r>
      <w:proofErr w:type="spellStart"/>
      <w:r w:rsidR="00DF4D1D" w:rsidRPr="00DF4D1D">
        <w:rPr>
          <w:i/>
          <w:iCs/>
        </w:rPr>
        <w:t>Pantala</w:t>
      </w:r>
      <w:proofErr w:type="spellEnd"/>
      <w:r w:rsidR="00DF4D1D">
        <w:t xml:space="preserve"> spp.</w:t>
      </w:r>
      <w:r w:rsidR="00201F59">
        <w:t>; Figure 1B</w:t>
      </w:r>
      <w:r w:rsidR="00446C69">
        <w:t xml:space="preserve">; </w:t>
      </w:r>
      <w:r w:rsidR="00446C69">
        <w:fldChar w:fldCharType="begin"/>
      </w:r>
      <w:r w:rsidR="00446C69">
        <w:instrText xml:space="preserve"> ADDIN ZOTERO_ITEM CSL_CITATION {"citationID":"gmPiSx3l","properties":{"formattedCitation":"(Davidson et al. 2021, 2024)","plainCitation":"(Davidson et al. 2021, 2024)","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367EF3">
        <w:t xml:space="preserve">Thus, at lower temperatures </w:t>
      </w:r>
      <w:r w:rsidR="002937EE">
        <w:t xml:space="preserve">although </w:t>
      </w:r>
      <w:r w:rsidR="00367EF3">
        <w:t>daily survival is high</w:t>
      </w:r>
      <w:r w:rsidR="002937EE">
        <w:t xml:space="preserve">, </w:t>
      </w:r>
      <w:r w:rsidR="00367EF3">
        <w:t>daily growth would be low</w:t>
      </w:r>
      <w:r w:rsidR="002937EE">
        <w:t xml:space="preserve"> and mosquito populations would be unable to recruit/or grow in the presence of dragonflies (Figure 1B). B</w:t>
      </w:r>
      <w:r w:rsidR="00367EF3">
        <w:t>ut at higher temperatures daily growth rates increased enough to compensate for the lower daily survival rates</w:t>
      </w:r>
      <w:r w:rsidR="002937EE">
        <w:t xml:space="preserve"> and mosquito populations could recruit and grow</w:t>
      </w:r>
      <w:r w:rsidR="00367EF3">
        <w:t xml:space="preserve"> (Figure 1B).</w:t>
      </w:r>
      <w:r w:rsidR="00497AB1">
        <w:t xml:space="preserve">  </w:t>
      </w:r>
      <w:r w:rsidR="00A03533">
        <w:t xml:space="preserve"> </w:t>
      </w:r>
      <w:r w:rsidR="00F254E2">
        <w:t>In contrast, in a similar study of ant-</w:t>
      </w:r>
      <w:r w:rsidR="00233C43">
        <w:t>caterpillar</w:t>
      </w:r>
      <w:r w:rsidR="00F254E2">
        <w:t xml:space="preserve"> interaction in a terrestrial system, increases in growth </w:t>
      </w:r>
      <w:r w:rsidR="00BC7352">
        <w:t xml:space="preserve">were unable to compensate </w:t>
      </w:r>
      <w:r w:rsidR="00EF5F03">
        <w:t>for increased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r w:rsidR="00C4315A">
        <w:t>Also</w:t>
      </w:r>
      <w:r w:rsidR="00390CA6">
        <w:t xml:space="preserve"> in a terrestrial system</w:t>
      </w:r>
      <w:r w:rsidR="00744530">
        <w:t xml:space="preserve">, </w:t>
      </w:r>
      <w:r w:rsidR="00D262AA">
        <w:t xml:space="preserve">growth rates of </w:t>
      </w:r>
      <w:r w:rsidR="004C6314">
        <w:t>quaking aspen (</w:t>
      </w:r>
      <w:r w:rsidR="00D3002B">
        <w:rPr>
          <w:i/>
          <w:iCs/>
        </w:rPr>
        <w:t>Populus tremuloides</w:t>
      </w:r>
      <w:r w:rsidR="00703916">
        <w:t>) shoots that are consumed by elk (</w:t>
      </w:r>
      <w:r w:rsidR="00D262AA">
        <w:rPr>
          <w:i/>
          <w:iCs/>
        </w:rPr>
        <w:t>Cervus canadensis</w:t>
      </w:r>
      <w:r w:rsidR="00D262AA">
        <w:t xml:space="preserve">) </w:t>
      </w:r>
      <w:r w:rsidR="00DB3289">
        <w:t xml:space="preserve">are influenced by </w:t>
      </w:r>
      <w:r w:rsidR="00D27A46">
        <w:t>spatial</w:t>
      </w:r>
      <w:r w:rsidR="00DB3289">
        <w:t xml:space="preserve">-temporal gradients of </w:t>
      </w:r>
      <w:r w:rsidR="00D27A46">
        <w:t>moisture (Figure 1C</w:t>
      </w:r>
      <w:r w:rsidR="002A53AF">
        <w:t xml:space="preserve">; </w:t>
      </w:r>
      <w:r w:rsidR="004A3CE1">
        <w:fldChar w:fldCharType="begin"/>
      </w:r>
      <w:r w:rsidR="004A3CE1">
        <w:instrText xml:space="preserve"> ADDIN ZOTERO_ITEM CSL_CITATION {"citationID":"HpmcQ0LG","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Kauffman et al. 2010, Brice et al. 2024)</w:t>
      </w:r>
      <w:r w:rsidR="004A3CE1">
        <w:fldChar w:fldCharType="end"/>
      </w:r>
      <w:r w:rsidR="0077234A">
        <w:t xml:space="preserve">. </w:t>
      </w:r>
      <w:r w:rsidR="00055B5C">
        <w:t>So,</w:t>
      </w:r>
      <w:r w:rsidR="0077234A">
        <w:t xml:space="preserve"> when wolves (</w:t>
      </w:r>
      <w:r w:rsidR="0077234A" w:rsidRPr="0077234A">
        <w:rPr>
          <w:i/>
          <w:iCs/>
        </w:rPr>
        <w:t xml:space="preserve">Canus </w:t>
      </w:r>
      <w:proofErr w:type="spellStart"/>
      <w:r w:rsidR="0077234A" w:rsidRPr="0077234A">
        <w:rPr>
          <w:i/>
          <w:iCs/>
        </w:rPr>
        <w:t>lupis</w:t>
      </w:r>
      <w:proofErr w:type="spellEnd"/>
      <w:r w:rsidR="0077234A">
        <w:t xml:space="preserve">) were extirpated from the greater Yellowstone Ecosystem and elk abundance was high, the </w:t>
      </w:r>
      <w:r w:rsidR="0029424F">
        <w:t xml:space="preserve">browsing </w:t>
      </w:r>
      <w:r w:rsidR="00F16B6C">
        <w:t>control of shoots was high regardless of the moisture available to a stand resulting in non-recruiting stands</w:t>
      </w:r>
      <w:r w:rsidR="000C6CFB">
        <w:t xml:space="preserve"> (Figure 1C)</w:t>
      </w:r>
      <w:r w:rsidR="00661268">
        <w:t>.</w:t>
      </w:r>
      <w:r w:rsidR="000C6CFB">
        <w:t xml:space="preserve"> But </w:t>
      </w:r>
      <w:r w:rsidR="00247D98">
        <w:t>after wolves have been reintroduced</w:t>
      </w:r>
      <w:r w:rsidR="005D5790">
        <w:t>,</w:t>
      </w:r>
      <w:r w:rsidR="00247D98">
        <w:t xml:space="preserve"> the browsing pressure was reduced by declines in abundance and/or changes in elk </w:t>
      </w:r>
      <w:r w:rsidR="00247D98">
        <w:lastRenderedPageBreak/>
        <w:t>behavior</w:t>
      </w:r>
      <w:r w:rsidR="00FC040D">
        <w:t xml:space="preserve">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626B54">
        <w:t xml:space="preserve"> such that shoots from stands that have higher growth rates can escape the lower browsing pressure whereas shoots from stands that have lower growth rates are still unable to escape the</w:t>
      </w:r>
      <w:r w:rsidR="00FC040D">
        <w:t xml:space="preserve"> lower</w:t>
      </w:r>
      <w:r w:rsidR="00626B54">
        <w:t xml:space="preserve"> browsing pression (Figure 1C).</w:t>
      </w:r>
      <w:r w:rsidR="000C6CFB">
        <w:t xml:space="preserve"> </w:t>
      </w:r>
      <w:r w:rsidR="00F16B6C">
        <w:t xml:space="preserve">  </w:t>
      </w:r>
      <w:r w:rsidR="00626B54">
        <w:t>Thus, there would be patchy shoot recruitment depending on the moisture levels experienced by a stand</w:t>
      </w:r>
      <w:r w:rsidR="00C72467">
        <w:t xml:space="preserve"> </w:t>
      </w:r>
      <w:r w:rsidR="00C75C50">
        <w:t>under lower browsing pressure</w:t>
      </w:r>
      <w:r w:rsidR="00390CA6">
        <w:t xml:space="preserve"> </w:t>
      </w:r>
      <w:r w:rsidR="00C72467">
        <w:t>(Figure 1C).</w:t>
      </w:r>
      <w:r w:rsidR="00703916">
        <w:t xml:space="preserve"> </w:t>
      </w:r>
      <w:r w:rsidR="00D3002B">
        <w:t xml:space="preserve"> </w:t>
      </w:r>
      <w:r w:rsidR="00390CA6">
        <w:t>Also</w:t>
      </w:r>
      <w:r w:rsidR="00590D90">
        <w:t xml:space="preserve"> in</w:t>
      </w:r>
      <w:r w:rsidR="00390CA6">
        <w:t xml:space="preserve"> </w:t>
      </w:r>
      <w:r w:rsidR="00C9696E">
        <w:t>a marine system</w:t>
      </w:r>
      <w:r w:rsidR="00590D90">
        <w:t>,</w:t>
      </w:r>
      <w:r w:rsidR="00390CA6">
        <w:t xml:space="preserve"> </w:t>
      </w:r>
      <w:r w:rsidR="00773795">
        <w:t xml:space="preserve">salinity gradients have been shown to influence </w:t>
      </w:r>
      <w:r w:rsidR="00590D90">
        <w:t>eastern oyster (</w:t>
      </w:r>
      <w:r w:rsidR="00590D90" w:rsidRPr="00590D90">
        <w:rPr>
          <w:i/>
          <w:iCs/>
        </w:rPr>
        <w:t>Crassostrea virginica</w:t>
      </w:r>
      <w:r w:rsidR="00590D90">
        <w:t>) growth rate</w:t>
      </w:r>
      <w:r w:rsidR="00D261C0">
        <w:t xml:space="preserve">s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90D90">
        <w:t xml:space="preserve"> and intertidal depths have influence the abundance of their predators (e.g</w:t>
      </w:r>
      <w:r w:rsidR="00E43BD4">
        <w:t>.</w:t>
      </w:r>
      <w:r w:rsidR="00590D90">
        <w:t>, crabs, snails, and fish</w:t>
      </w:r>
      <w:r w:rsidR="00641973">
        <w:t xml:space="preserve">; </w:t>
      </w:r>
      <w:r w:rsidR="00590D90">
        <w:t>Figure 1D</w:t>
      </w:r>
      <w:r w:rsidR="00AD3612">
        <w:t xml:space="preserve">; </w:t>
      </w:r>
      <w:r w:rsidR="00AD3612">
        <w:fldChar w:fldCharType="begin"/>
      </w:r>
      <w:r w:rsidR="00AD3612">
        <w:instrText xml:space="preserve"> ADDIN ZOTERO_ITEM CSL_CITATION {"citationID":"9phl6BRh","properties":{"formattedCitation":"(Baillie and Grabowski 2019)","plainCitation":"(Baillie and Grabowski 2019)","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instrText>
      </w:r>
      <w:r w:rsidR="00AD3612">
        <w:fldChar w:fldCharType="separate"/>
      </w:r>
      <w:r w:rsidR="00AD3612" w:rsidRPr="00AD3612">
        <w:t>Baillie and Grabowski 2019)</w:t>
      </w:r>
      <w:r w:rsidR="00AD3612">
        <w:fldChar w:fldCharType="end"/>
      </w:r>
      <w:r w:rsidR="00590D90">
        <w:t xml:space="preserve">. So hypothetically oyster recruitment or </w:t>
      </w:r>
      <w:r w:rsidR="007E7CDD">
        <w:t xml:space="preserve">population growth </w:t>
      </w:r>
      <w:r w:rsidR="00590D90">
        <w:t xml:space="preserve">would be highest in shallower more saline locations (Figure 1D).  Finally, in another </w:t>
      </w:r>
      <w:r w:rsidR="006557D2">
        <w:t xml:space="preserve">marine system combining juvenile survival and growth in a </w:t>
      </w:r>
      <w:r w:rsidR="00BA0714">
        <w:t xml:space="preserve">identified source-sink populations of </w:t>
      </w:r>
      <w:r w:rsidR="00744F92">
        <w:t>cleaner shrimp (</w:t>
      </w:r>
      <w:proofErr w:type="spellStart"/>
      <w:r w:rsidR="00744F92" w:rsidRPr="00744F92">
        <w:rPr>
          <w:i/>
          <w:iCs/>
        </w:rPr>
        <w:t>Stenopus</w:t>
      </w:r>
      <w:proofErr w:type="spellEnd"/>
      <w:r w:rsidR="00744F92" w:rsidRPr="00744F92">
        <w:rPr>
          <w:i/>
          <w:iCs/>
        </w:rPr>
        <w:t xml:space="preserve"> hispidus</w:t>
      </w:r>
      <w:r w:rsidR="00744F92">
        <w:rPr>
          <w:i/>
          <w:iCs/>
        </w:rPr>
        <w:t xml:space="preserve">; </w:t>
      </w:r>
      <w:r w:rsidR="00744F92">
        <w:rPr>
          <w:i/>
          <w:iCs/>
        </w:rPr>
        <w:fldChar w:fldCharType="begin"/>
      </w:r>
      <w:r w:rsidR="00744F92">
        <w:rPr>
          <w:i/>
          <w:iCs/>
        </w:rPr>
        <w:instrText xml:space="preserve"> ADDIN ZOTERO_ITEM CSL_CITATION {"citationID":"aeAGf6js","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r w:rsidR="00C340D1">
        <w:t>Collectively, although the specific of the shape of the isoclines are unknown, this approach has great potential for explaining patterns of population growth and recruitment in natur</w:t>
      </w:r>
      <w:r w:rsidR="00030209">
        <w:t>al systems.</w:t>
      </w:r>
    </w:p>
    <w:p w14:paraId="1D109D87" w14:textId="65FCC353" w:rsidR="00673700" w:rsidRPr="002A77AA" w:rsidRDefault="00673700" w:rsidP="00656BF2">
      <w:pPr>
        <w:pStyle w:val="NATESTYLE1CommonCollege"/>
        <w:ind w:firstLine="720"/>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 xml:space="preserve">FAS) </w:t>
      </w:r>
      <w:r w:rsidR="00C340D1">
        <w:t xml:space="preserve">as a case-study to </w:t>
      </w:r>
      <w:r>
        <w:t>identif</w:t>
      </w:r>
      <w:r w:rsidR="00C340D1">
        <w:t>y</w:t>
      </w:r>
      <w:r>
        <w:t xml:space="preserve"> theoretical combinations of juvenile-stage parameters predicting population stasis, growth, or decline. We illustrate the predictions from the model with zero population growth isoclines.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lastRenderedPageBreak/>
        <w:t>isocline</w:t>
      </w:r>
      <w:r>
        <w:t xml:space="preserve"> </w:t>
      </w:r>
      <w:r w:rsidR="00D60853">
        <w:t xml:space="preserve">approach </w:t>
      </w:r>
      <w:r>
        <w:t>the measured values in the field thus become interpretable from a population</w:t>
      </w:r>
      <w:r w:rsidR="006174E0">
        <w:t>-</w:t>
      </w:r>
      <w:r>
        <w:t xml:space="preserve">dynamic perspecti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0FEDE721"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79DC3278" w:rsidR="00673700" w:rsidRDefault="00673700" w:rsidP="00656BF2">
      <w:pPr>
        <w:pStyle w:val="NATESTYLE1CommonCollege"/>
        <w:ind w:firstLine="720"/>
      </w:pPr>
      <w:r>
        <w:rPr>
          <w:rStyle w:val="normaltextrun"/>
          <w:color w:val="000000"/>
          <w:shd w:val="clear" w:color="auto" w:fill="FFFFFF"/>
        </w:rPr>
        <w:lastRenderedPageBreak/>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5E6511E4"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t>
      </w:r>
      <w:r w:rsidRPr="000B3146">
        <w:rPr>
          <w:rStyle w:val="CommentReference"/>
          <w:sz w:val="24"/>
          <w:szCs w:val="24"/>
        </w:rPr>
        <w:lastRenderedPageBreak/>
        <w:t xml:space="preserve">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50C824CE"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lastRenderedPageBreak/>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8F4D072" w14:textId="6063D746" w:rsidR="00673700" w:rsidRDefault="00673700" w:rsidP="00656BF2">
      <w:pPr>
        <w:ind w:firstLine="720"/>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656BF2">
      <w:pPr>
        <w:ind w:firstLine="720"/>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 xml:space="preserve">FAS are </w:t>
      </w:r>
      <w:r w:rsidR="00D07256">
        <w:rPr>
          <w:rStyle w:val="CommentReference"/>
          <w:sz w:val="24"/>
          <w:szCs w:val="24"/>
        </w:rPr>
        <w:lastRenderedPageBreak/>
        <w:t>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 xml:space="preserve">uvenile snails were </w:t>
      </w:r>
      <w:r w:rsidR="005D527C" w:rsidRPr="00524172">
        <w:lastRenderedPageBreak/>
        <w:t>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656BF2">
      <w:pPr>
        <w:pStyle w:val="Heading1"/>
      </w:pPr>
      <w:r w:rsidRPr="00524172">
        <w:t>Result</w:t>
      </w:r>
    </w:p>
    <w:p w14:paraId="7B9DF1D9" w14:textId="13BC86CA"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 xml:space="preserve">mad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xml:space="preserve">. </w:t>
      </w:r>
      <w:r>
        <w:lastRenderedPageBreak/>
        <w:t>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1</w:t>
      </w:r>
      <w:r w:rsidR="004F3210">
        <w:t>:</w:t>
      </w:r>
      <w:r w:rsidR="00FE68DB">
        <w:t>Figure S</w:t>
      </w:r>
      <w:r>
        <w:t xml:space="preserve">2).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3815C1BE"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2</w:t>
      </w:r>
      <w:r w:rsidR="00243318">
        <w:t>:Tabl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3"/>
    <w:p w14:paraId="3422F0FA" w14:textId="77777777" w:rsidR="00673700" w:rsidRDefault="00673700" w:rsidP="00656BF2">
      <w:pPr>
        <w:pStyle w:val="Heading1"/>
      </w:pPr>
      <w:r w:rsidRPr="00524172">
        <w:lastRenderedPageBreak/>
        <w:t>Discussion</w:t>
      </w:r>
    </w:p>
    <w:p w14:paraId="3B838229" w14:textId="33BBA190"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4F576D17"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w:t>
      </w:r>
      <w:proofErr w:type="spellStart"/>
      <w:r w:rsidR="00E22F5A" w:rsidRPr="00E22F5A">
        <w:t>Jeyasingh</w:t>
      </w:r>
      <w:proofErr w:type="spellEnd"/>
      <w:r w:rsidR="00E22F5A" w:rsidRPr="00E22F5A">
        <w:t xml:space="preserve">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lastRenderedPageBreak/>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0C1E090B" w:rsidR="0083170B" w:rsidRPr="00AC6D9A" w:rsidRDefault="0052001B" w:rsidP="00656BF2">
      <w:pPr>
        <w:pStyle w:val="NATESTYLE1CommonCollege"/>
        <w:ind w:firstLine="720"/>
      </w:pPr>
      <w:r>
        <w:t>T</w:t>
      </w:r>
      <w:r w:rsidR="0083170B">
        <w:t xml:space="preserve">he isocline also seems to indicate that altering reproduction can change the </w:t>
      </w:r>
      <w:r w:rsidR="00771DDF">
        <w:t xml:space="preserve">magnitude of the negative </w:t>
      </w:r>
      <w:r w:rsidR="0083170B">
        <w:t>slope</w:t>
      </w:r>
      <w:r w:rsidR="00771DDF">
        <w:t xml:space="preserve"> </w:t>
      </w:r>
      <w:r w:rsidR="00C66812">
        <w:t xml:space="preserve">of the isocline </w:t>
      </w:r>
      <w:r w:rsidR="00771DDF">
        <w:t>(i.e., better reproduction makes the slope more negative)</w:t>
      </w:r>
      <w:r w:rsidR="0083170B">
        <w:t xml:space="preserve"> suggesting that populations disproportionately benefit from increased reproductive rates when conditions for growth are better than when they are worse.</w:t>
      </w:r>
      <w:r w:rsidR="00771DDF">
        <w:t xml:space="preserve">  </w:t>
      </w:r>
      <w:r w:rsidR="003410EF">
        <w:t xml:space="preserve">The </w:t>
      </w:r>
      <w:r>
        <w:t>steeper</w:t>
      </w:r>
      <w:r w:rsidR="003410EF">
        <w:t xml:space="preserve"> slope </w:t>
      </w:r>
      <w:r>
        <w:t>wa</w:t>
      </w:r>
      <w:r w:rsidR="003410EF">
        <w:t xml:space="preserve">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t>,</w:t>
      </w:r>
      <w:r w:rsidR="00296E1E">
        <w:t xml:space="preserve"> </w:t>
      </w:r>
      <w:r w:rsidR="00771DDF">
        <w:t xml:space="preserve">but has not been </w:t>
      </w:r>
      <w:r>
        <w:t>demonstrated</w:t>
      </w:r>
      <w:r w:rsidR="00771DDF">
        <w:t xml:space="preserve">, thus indicating an emergent theoretical prediction </w:t>
      </w:r>
      <w:r>
        <w:t xml:space="preserve">for this system </w:t>
      </w:r>
      <w:r w:rsidR="00771DDF">
        <w:t xml:space="preserve">that could be tested further. In the </w:t>
      </w:r>
      <w:r>
        <w:t xml:space="preserve">FAS </w:t>
      </w:r>
      <w:r w:rsidR="00771DDF">
        <w:t xml:space="preserve">population model,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lastRenderedPageBreak/>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The result that populations disproportionately benefit from increased reproducti</w:t>
      </w:r>
      <w:r w:rsidR="009B67CA">
        <w:t>ve rates</w:t>
      </w:r>
      <w:r w:rsidR="0083170B">
        <w:t xml:space="preserve"> at higher growth needs to be further corroborated with future theoretical work</w:t>
      </w:r>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backing </w:t>
      </w:r>
      <w:r w:rsidR="00007313">
        <w:t xml:space="preserve">of </w:t>
      </w:r>
      <w:r w:rsidR="00771DDF">
        <w:t xml:space="preserve">population dynamic outcomes </w:t>
      </w:r>
      <w:r w:rsidR="0083170B">
        <w:t xml:space="preserve">of </w:t>
      </w:r>
      <w:r>
        <w:t xml:space="preserve">size, and therefore </w:t>
      </w:r>
      <w:r w:rsidR="008D5696">
        <w:t>growth</w:t>
      </w:r>
      <w:r>
        <w:t>-</w:t>
      </w:r>
      <w:r w:rsidR="008D5696">
        <w:t>medi</w:t>
      </w:r>
      <w:r>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5B2E7D29"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2750F3">
        <w:t xml:space="preserve"> </w:t>
      </w:r>
      <w:r w:rsidR="00673700" w:rsidRPr="00E25D2B">
        <w:t>Figure S</w:t>
      </w:r>
      <w:r w:rsidR="00673700">
        <w:t>2)</w:t>
      </w:r>
      <w:r w:rsidR="00414587">
        <w:t xml:space="preserve"> consistent with general responses of ectotherms </w:t>
      </w:r>
      <w:r w:rsidR="0024401F" w:rsidRPr="001E3010">
        <w:t>(Kingsolver and Woods 2016</w:t>
      </w:r>
      <w:r w:rsidR="00A17BAD">
        <w:t>, Pepi et al. 2018</w:t>
      </w:r>
      <w:r w:rsidR="00414587" w:rsidRPr="001E3010">
        <w:t>)</w:t>
      </w:r>
      <w:r w:rsidR="00673700">
        <w:t xml:space="preserve">. </w:t>
      </w:r>
      <w:r w:rsidR="003737A7">
        <w:t>So</w:t>
      </w:r>
      <w:r w:rsidR="007C457C">
        <w:t>,</w:t>
      </w:r>
      <w:r w:rsidR="003737A7">
        <w:t xml:space="preserve"> </w:t>
      </w:r>
      <w:r w:rsidR="00A17BAD">
        <w:t xml:space="preserve">overall </w:t>
      </w:r>
      <w:r w:rsidR="003737A7">
        <w:t>prey survival might be expected to be greater</w:t>
      </w:r>
      <w:r w:rsidR="00A17BAD">
        <w:t>,</w:t>
      </w:r>
      <w:r w:rsidR="003737A7">
        <w:t xml:space="preserve"> </w:t>
      </w:r>
      <w:r w:rsidR="00625CA2">
        <w:t>as we observed</w:t>
      </w:r>
      <w:r w:rsidR="00A17BAD">
        <w:t>,</w:t>
      </w:r>
      <w:r w:rsidR="00625CA2">
        <w:t xml:space="preserve"> in the wet season</w:t>
      </w:r>
      <w:r w:rsidR="00A17BAD">
        <w:t>,</w:t>
      </w:r>
      <w:r w:rsidR="00625CA2">
        <w:t xml:space="preserve"> </w:t>
      </w:r>
      <w:r w:rsidR="003737A7">
        <w:t xml:space="preserve">except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3)</w:t>
      </w:r>
      <w:r w:rsidR="00625CA2">
        <w:t xml:space="preserve">. The largest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A17BAD">
        <w:t>; t</w:t>
      </w:r>
      <w:r w:rsidR="00597F09">
        <w: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 xml:space="preserve">(Jeyasingh and Weider 2005, Davidson and Dorn 2018, Pepi et al. </w:t>
      </w:r>
      <w:r w:rsidR="00C92BA3" w:rsidRPr="00C92BA3">
        <w:lastRenderedPageBreak/>
        <w:t>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A17BAD">
        <w:t>abundances may</w:t>
      </w:r>
      <w:r w:rsidR="0093296C">
        <w:t xml:space="preserve"> be </w:t>
      </w:r>
      <w:r w:rsidR="008E13D9">
        <w:t xml:space="preserve">more important </w:t>
      </w:r>
      <w:r w:rsidR="00A17BAD">
        <w:t xml:space="preserve">to survival </w:t>
      </w:r>
      <w:r w:rsidR="008E13D9">
        <w:t>than the per-capita rates</w:t>
      </w:r>
      <w:r w:rsidR="000F667F">
        <w:t>,</w:t>
      </w:r>
      <w:r w:rsidR="008E13D9">
        <w:t xml:space="preserve"> but also could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7146B4B" w:rsidR="00676139" w:rsidRPr="00517F95" w:rsidRDefault="00310A74" w:rsidP="00656BF2">
      <w:pPr>
        <w:pStyle w:val="NATESTYLE1CommonCollege"/>
        <w:rPr>
          <w:i/>
          <w:iCs/>
        </w:rPr>
      </w:pPr>
      <w:r>
        <w:rPr>
          <w:i/>
          <w:iCs/>
        </w:rPr>
        <w:t>Novel Hypotheses</w:t>
      </w:r>
      <w:r w:rsidR="00517F95">
        <w:rPr>
          <w:i/>
          <w:iCs/>
        </w:rPr>
        <w:t xml:space="preserve"> for Ecosystem Management</w:t>
      </w:r>
    </w:p>
    <w:p w14:paraId="2F072A99" w14:textId="4642E9CD" w:rsidR="00EE74CF" w:rsidRDefault="008A658C" w:rsidP="00656BF2">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656BF2">
      <w:pPr>
        <w:pStyle w:val="NATESTYLE1CommonCollege"/>
        <w:ind w:firstLine="720"/>
      </w:pPr>
      <w:r>
        <w:t xml:space="preserve">First, </w:t>
      </w:r>
      <w:r w:rsidR="009B0786">
        <w:t>seasonal variation</w:t>
      </w:r>
      <w:r w:rsidR="00BD0282">
        <w:t xml:space="preserve"> in</w:t>
      </w:r>
      <w:r w:rsidR="009B0786">
        <w:t xml:space="preserve"> growth, reproduction and survival </w:t>
      </w:r>
      <w:r w:rsidR="001E7644">
        <w:t>ha</w:t>
      </w:r>
      <w:r w:rsidR="00E50315">
        <w:t>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w:t>
      </w:r>
      <w:r w:rsidR="00673700">
        <w:lastRenderedPageBreak/>
        <w:t>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656BF2">
      <w:pPr>
        <w:pStyle w:val="NATESTYLE1CommonCollege"/>
        <w:ind w:firstLine="720"/>
      </w:pPr>
      <w:r>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w:t>
      </w:r>
      <w:r w:rsidR="008C14F8">
        <w:lastRenderedPageBreak/>
        <w:t>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giant water bug predation to identify hydrologic 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 xml:space="preserve">predators (low water and drying encourages crayfish; Dorn and Cook 2015, </w:t>
      </w:r>
      <w:proofErr w:type="spellStart"/>
      <w:r w:rsidR="00FC2887">
        <w:t>Sinnickson</w:t>
      </w:r>
      <w:proofErr w:type="spellEnd"/>
      <w:r w:rsidR="00FC2887">
        <w:t xml:space="preserve">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5FD893D9" w:rsidR="000623EA" w:rsidRDefault="00B4723D" w:rsidP="00656BF2">
      <w:pPr>
        <w:pStyle w:val="NATESTYLE1CommonCollege"/>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 xml:space="preserve">and </w:t>
      </w:r>
      <w:r w:rsidR="008F2123">
        <w:lastRenderedPageBreak/>
        <w:t>observed from</w:t>
      </w:r>
      <w:r w:rsidR="008B25BC">
        <w:t xml:space="preserve"> a handful of</w:t>
      </w:r>
      <w:r w:rsidR="0034634F">
        <w:t xml:space="preserve"> </w:t>
      </w:r>
      <w:r w:rsidR="004908BD">
        <w:t xml:space="preserve">experimental </w:t>
      </w:r>
      <w:r w:rsidR="0034634F">
        <w:t>studies</w:t>
      </w:r>
      <w:r w:rsidR="003D1F0B">
        <w:t>; with faster</w:t>
      </w:r>
      <w:r w:rsidR="00863395">
        <w:t>-</w:t>
      </w:r>
      <w:r w:rsidR="003D1F0B">
        <w:t xml:space="preserve">growing juveniles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w:t>
      </w:r>
      <w:r w:rsidR="0052001B">
        <w:t>a</w:t>
      </w:r>
      <w:r w:rsidR="008C5BA6">
        <w:t xml:space="preserve"> historical</w:t>
      </w:r>
      <w:r w:rsidR="00585F06">
        <w:t xml:space="preserve">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 xml:space="preserve">made possible through the cooperative agreement between Florida International University </w:t>
      </w:r>
      <w:r w:rsidR="00D76934">
        <w:lastRenderedPageBreak/>
        <w:t>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1E05EC9B" w14:textId="77777777" w:rsidR="00AD3612" w:rsidRPr="00AD3612" w:rsidRDefault="00781DC3" w:rsidP="00AD3612">
      <w:pPr>
        <w:pStyle w:val="Bibliography"/>
        <w:rPr>
          <w:rFonts w:cs="Times New Roman"/>
        </w:rPr>
      </w:pPr>
      <w:r>
        <w:fldChar w:fldCharType="begin"/>
      </w:r>
      <w:r w:rsidR="00602914">
        <w:instrText xml:space="preserve"> ADDIN ZOTERO_BIBL {"uncited":[],"omitted":[],"custom":[]} CSL_BIBLIOGRAPHY </w:instrText>
      </w:r>
      <w:r>
        <w:fldChar w:fldCharType="separate"/>
      </w:r>
      <w:r w:rsidR="00AD3612" w:rsidRPr="00AD3612">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6452B0C0" w14:textId="77777777" w:rsidR="00AD3612" w:rsidRPr="00AD3612" w:rsidRDefault="00AD3612" w:rsidP="00AD3612">
      <w:pPr>
        <w:pStyle w:val="Bibliography"/>
        <w:rPr>
          <w:rFonts w:cs="Times New Roman"/>
        </w:rPr>
      </w:pPr>
      <w:r w:rsidRPr="00AD3612">
        <w:rPr>
          <w:rFonts w:cs="Times New Roman"/>
        </w:rPr>
        <w:t>Baker, R., and N. Waltham. 2020. Tethering mobile aquatic organisms to measure predation: A renewed call for caution. Journal of Experimental Marine Biology and Ecology 523:151270.</w:t>
      </w:r>
    </w:p>
    <w:p w14:paraId="5353A9AA" w14:textId="77777777" w:rsidR="00AD3612" w:rsidRPr="00AD3612" w:rsidRDefault="00AD3612" w:rsidP="00AD3612">
      <w:pPr>
        <w:pStyle w:val="Bibliography"/>
        <w:rPr>
          <w:rFonts w:cs="Times New Roman"/>
        </w:rPr>
      </w:pPr>
      <w:r w:rsidRPr="00AD3612">
        <w:rPr>
          <w:rFonts w:cs="Times New Roman"/>
        </w:rPr>
        <w:t>Barrus, N. T., D. Drumheller, M. I. Cook, and N. J. Dorn. 2023. Life history responses of two co-occurring congeneric Apple Snails (</w:t>
      </w:r>
      <w:proofErr w:type="spellStart"/>
      <w:r w:rsidRPr="00AD3612">
        <w:rPr>
          <w:rFonts w:cs="Times New Roman"/>
        </w:rPr>
        <w:t>Pomacea</w:t>
      </w:r>
      <w:proofErr w:type="spellEnd"/>
      <w:r w:rsidRPr="00AD3612">
        <w:rPr>
          <w:rFonts w:cs="Times New Roman"/>
        </w:rPr>
        <w:t xml:space="preserve"> maculata and P. paludosa) to variation in water depth and </w:t>
      </w:r>
      <w:proofErr w:type="spellStart"/>
      <w:r w:rsidRPr="00AD3612">
        <w:rPr>
          <w:rFonts w:cs="Times New Roman"/>
        </w:rPr>
        <w:t>metaphyton</w:t>
      </w:r>
      <w:proofErr w:type="spellEnd"/>
      <w:r w:rsidRPr="00AD3612">
        <w:rPr>
          <w:rFonts w:cs="Times New Roman"/>
        </w:rPr>
        <w:t xml:space="preserve"> total phosphorus. </w:t>
      </w:r>
      <w:proofErr w:type="spellStart"/>
      <w:r w:rsidRPr="00AD3612">
        <w:rPr>
          <w:rFonts w:cs="Times New Roman"/>
        </w:rPr>
        <w:t>Hydrobiologia</w:t>
      </w:r>
      <w:proofErr w:type="spellEnd"/>
      <w:r w:rsidRPr="00AD3612">
        <w:rPr>
          <w:rFonts w:cs="Times New Roman"/>
        </w:rPr>
        <w:t xml:space="preserve"> 850:841–860.</w:t>
      </w:r>
    </w:p>
    <w:p w14:paraId="4BA0B886" w14:textId="77777777" w:rsidR="00AD3612" w:rsidRPr="00AD3612" w:rsidRDefault="00AD3612" w:rsidP="00AD3612">
      <w:pPr>
        <w:pStyle w:val="Bibliography"/>
        <w:rPr>
          <w:rFonts w:cs="Times New Roman"/>
        </w:rPr>
      </w:pPr>
      <w:r w:rsidRPr="00AD3612">
        <w:rPr>
          <w:rFonts w:cs="Times New Roman"/>
        </w:rPr>
        <w:lastRenderedPageBreak/>
        <w:t xml:space="preserve">Brannelly, L. A., M. E. B. Ohmer, V. Saenz, and C. L. Richards‐Zawacki. 2019. Effects of hydroperiod on growth, development, survival and immune </w:t>
      </w:r>
      <w:proofErr w:type="spellStart"/>
      <w:r w:rsidRPr="00AD3612">
        <w:rPr>
          <w:rFonts w:cs="Times New Roman"/>
        </w:rPr>
        <w:t>defences</w:t>
      </w:r>
      <w:proofErr w:type="spellEnd"/>
      <w:r w:rsidRPr="00AD3612">
        <w:rPr>
          <w:rFonts w:cs="Times New Roman"/>
        </w:rPr>
        <w:t xml:space="preserve"> in a temperate amphibian. Functional Ecology 33:1952–1961.</w:t>
      </w:r>
    </w:p>
    <w:p w14:paraId="6FD3B761" w14:textId="77777777" w:rsidR="00AD3612" w:rsidRPr="00AD3612" w:rsidRDefault="00AD3612" w:rsidP="00AD3612">
      <w:pPr>
        <w:pStyle w:val="Bibliography"/>
        <w:rPr>
          <w:rFonts w:cs="Times New Roman"/>
        </w:rPr>
      </w:pPr>
      <w:r w:rsidRPr="00AD3612">
        <w:rPr>
          <w:rFonts w:cs="Times New Roman"/>
        </w:rPr>
        <w:t xml:space="preserve">Brice, E. M., E. J. Larsen, D. R. Stahler, and D. R. </w:t>
      </w:r>
      <w:proofErr w:type="spellStart"/>
      <w:r w:rsidRPr="00AD3612">
        <w:rPr>
          <w:rFonts w:cs="Times New Roman"/>
        </w:rPr>
        <w:t>MacNulty</w:t>
      </w:r>
      <w:proofErr w:type="spellEnd"/>
      <w:r w:rsidRPr="00AD3612">
        <w:rPr>
          <w:rFonts w:cs="Times New Roman"/>
        </w:rPr>
        <w:t>. 2024. The primacy of density‐mediated indirect effects in a community of wolves, elk, and aspen. Ecological Monographs:e1627.</w:t>
      </w:r>
    </w:p>
    <w:p w14:paraId="282F081D" w14:textId="77777777" w:rsidR="00AD3612" w:rsidRPr="00AD3612" w:rsidRDefault="00AD3612" w:rsidP="00AD3612">
      <w:pPr>
        <w:pStyle w:val="Bibliography"/>
        <w:rPr>
          <w:rFonts w:cs="Times New Roman"/>
        </w:rPr>
      </w:pPr>
      <w:r w:rsidRPr="00AD3612">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2F570E63" w14:textId="77777777" w:rsidR="00AD3612" w:rsidRPr="00AD3612" w:rsidRDefault="00AD3612" w:rsidP="00AD3612">
      <w:pPr>
        <w:pStyle w:val="Bibliography"/>
        <w:rPr>
          <w:rFonts w:cs="Times New Roman"/>
        </w:rPr>
      </w:pPr>
      <w:r w:rsidRPr="00AD3612">
        <w:rPr>
          <w:rFonts w:cs="Times New Roman"/>
        </w:rPr>
        <w:t>Cattau, C. E., R. J. Fletcher, B. E. Reichert, and W. M. Kitchens. 2016. Counteracting effects of a non‐native prey on the demography of a native predator culminate in positive population growth. Ecological Applications 26:1952–1968.</w:t>
      </w:r>
    </w:p>
    <w:p w14:paraId="39CFBB3D" w14:textId="77777777" w:rsidR="00AD3612" w:rsidRPr="00AD3612" w:rsidRDefault="00AD3612" w:rsidP="00AD3612">
      <w:pPr>
        <w:pStyle w:val="Bibliography"/>
        <w:rPr>
          <w:rFonts w:cs="Times New Roman"/>
        </w:rPr>
      </w:pPr>
      <w:r w:rsidRPr="00AD3612">
        <w:rPr>
          <w:rFonts w:cs="Times New Roman"/>
        </w:rPr>
        <w:t xml:space="preserve">Chockley, B., C. St. Mary, and C. </w:t>
      </w:r>
      <w:proofErr w:type="spellStart"/>
      <w:r w:rsidRPr="00AD3612">
        <w:rPr>
          <w:rFonts w:cs="Times New Roman"/>
        </w:rPr>
        <w:t>Osenberg</w:t>
      </w:r>
      <w:proofErr w:type="spellEnd"/>
      <w:r w:rsidRPr="00AD3612">
        <w:rPr>
          <w:rFonts w:cs="Times New Roman"/>
        </w:rPr>
        <w:t xml:space="preserve">. 2008. Population sinks in the Upper Florida Keys: the importance of demographic variation in population dynamics of the marine shrimp </w:t>
      </w:r>
      <w:proofErr w:type="spellStart"/>
      <w:r w:rsidRPr="00AD3612">
        <w:rPr>
          <w:rFonts w:cs="Times New Roman"/>
        </w:rPr>
        <w:t>Stenopus</w:t>
      </w:r>
      <w:proofErr w:type="spellEnd"/>
      <w:r w:rsidRPr="00AD3612">
        <w:rPr>
          <w:rFonts w:cs="Times New Roman"/>
        </w:rPr>
        <w:t xml:space="preserve"> hispidus. Marine Ecology Progress Series 360:135–145.</w:t>
      </w:r>
    </w:p>
    <w:p w14:paraId="714EF3BD" w14:textId="77777777" w:rsidR="00AD3612" w:rsidRPr="00AD3612" w:rsidRDefault="00AD3612" w:rsidP="00AD3612">
      <w:pPr>
        <w:pStyle w:val="Bibliography"/>
        <w:rPr>
          <w:rFonts w:cs="Times New Roman"/>
        </w:rPr>
      </w:pPr>
      <w:r w:rsidRPr="00AD3612">
        <w:rPr>
          <w:rFonts w:cs="Times New Roman"/>
        </w:rPr>
        <w:t>Craig, J. K., B. J. Burke, L. B. Crowder, and J. A. Rice. 2006. Prey growth and size-dependent predation in juvenile estuarine fishes: experimental and model analyses. Ecology 87:2366–2377.</w:t>
      </w:r>
    </w:p>
    <w:p w14:paraId="7CE99F07" w14:textId="77777777" w:rsidR="00AD3612" w:rsidRPr="00AD3612" w:rsidRDefault="00AD3612" w:rsidP="00AD3612">
      <w:pPr>
        <w:pStyle w:val="Bibliography"/>
        <w:rPr>
          <w:rFonts w:cs="Times New Roman"/>
        </w:rPr>
      </w:pPr>
      <w:r w:rsidRPr="00AD3612">
        <w:rPr>
          <w:rFonts w:cs="Times New Roman"/>
        </w:rPr>
        <w:t xml:space="preserve">Darby, P. C., D. L. DeAngelis, S. S. </w:t>
      </w:r>
      <w:proofErr w:type="spellStart"/>
      <w:r w:rsidRPr="00AD3612">
        <w:rPr>
          <w:rFonts w:cs="Times New Roman"/>
        </w:rPr>
        <w:t>Romañach</w:t>
      </w:r>
      <w:proofErr w:type="spellEnd"/>
      <w:r w:rsidRPr="00AD3612">
        <w:rPr>
          <w:rFonts w:cs="Times New Roman"/>
        </w:rPr>
        <w:t xml:space="preserve">, K. </w:t>
      </w:r>
      <w:proofErr w:type="spellStart"/>
      <w:r w:rsidRPr="00AD3612">
        <w:rPr>
          <w:rFonts w:cs="Times New Roman"/>
        </w:rPr>
        <w:t>Suir</w:t>
      </w:r>
      <w:proofErr w:type="spellEnd"/>
      <w:r w:rsidRPr="00AD3612">
        <w:rPr>
          <w:rFonts w:cs="Times New Roman"/>
        </w:rPr>
        <w:t xml:space="preserve">, and J. </w:t>
      </w:r>
      <w:proofErr w:type="spellStart"/>
      <w:r w:rsidRPr="00AD3612">
        <w:rPr>
          <w:rFonts w:cs="Times New Roman"/>
        </w:rPr>
        <w:t>Bridevaux</w:t>
      </w:r>
      <w:proofErr w:type="spellEnd"/>
      <w:r w:rsidRPr="00AD3612">
        <w:rPr>
          <w:rFonts w:cs="Times New Roman"/>
        </w:rPr>
        <w:t>. 2015. Modeling apple snail population dynamics on the Everglades landscape. Landscape Ecology 30:1497–1510.</w:t>
      </w:r>
    </w:p>
    <w:p w14:paraId="2986DC09" w14:textId="77777777" w:rsidR="00AD3612" w:rsidRPr="00AD3612" w:rsidRDefault="00AD3612" w:rsidP="00AD3612">
      <w:pPr>
        <w:pStyle w:val="Bibliography"/>
        <w:rPr>
          <w:rFonts w:cs="Times New Roman"/>
        </w:rPr>
      </w:pPr>
      <w:r w:rsidRPr="00AD3612">
        <w:rPr>
          <w:rFonts w:cs="Times New Roman"/>
        </w:rPr>
        <w:lastRenderedPageBreak/>
        <w:t>Davidson, A. T., and N. J. Dorn. 2017. Life history traits determine the differential vulnerability of native and invasive apple snails (</w:t>
      </w:r>
      <w:proofErr w:type="spellStart"/>
      <w:r w:rsidRPr="00AD3612">
        <w:rPr>
          <w:rFonts w:cs="Times New Roman"/>
        </w:rPr>
        <w:t>Pomacea</w:t>
      </w:r>
      <w:proofErr w:type="spellEnd"/>
      <w:r w:rsidRPr="00AD3612">
        <w:rPr>
          <w:rFonts w:cs="Times New Roman"/>
        </w:rPr>
        <w:t xml:space="preserve"> spp.) to a shared juvenile-stage predator. Aquatic Ecology 51:331–341.</w:t>
      </w:r>
    </w:p>
    <w:p w14:paraId="35B40EED" w14:textId="77777777" w:rsidR="00AD3612" w:rsidRPr="00AD3612" w:rsidRDefault="00AD3612" w:rsidP="00AD3612">
      <w:pPr>
        <w:pStyle w:val="Bibliography"/>
        <w:rPr>
          <w:rFonts w:cs="Times New Roman"/>
        </w:rPr>
      </w:pPr>
      <w:r w:rsidRPr="00AD3612">
        <w:rPr>
          <w:rFonts w:cs="Times New Roman"/>
        </w:rPr>
        <w:t xml:space="preserve">Davidson, A. T., and N. J. Dorn. 2018. System productivity alters predator sorting of a size-structured mixed prey community. </w:t>
      </w:r>
      <w:proofErr w:type="spellStart"/>
      <w:r w:rsidRPr="00AD3612">
        <w:rPr>
          <w:rFonts w:cs="Times New Roman"/>
        </w:rPr>
        <w:t>Oecologia</w:t>
      </w:r>
      <w:proofErr w:type="spellEnd"/>
      <w:r w:rsidRPr="00AD3612">
        <w:rPr>
          <w:rFonts w:cs="Times New Roman"/>
        </w:rPr>
        <w:t xml:space="preserve"> 186:1101–1111.</w:t>
      </w:r>
    </w:p>
    <w:p w14:paraId="57AD62C7" w14:textId="77777777" w:rsidR="00AD3612" w:rsidRPr="00AD3612" w:rsidRDefault="00AD3612" w:rsidP="00AD3612">
      <w:pPr>
        <w:pStyle w:val="Bibliography"/>
        <w:rPr>
          <w:rFonts w:cs="Times New Roman"/>
        </w:rPr>
      </w:pPr>
      <w:r w:rsidRPr="00AD3612">
        <w:rPr>
          <w:rFonts w:cs="Times New Roman"/>
        </w:rPr>
        <w:t>Davidson, A. T., E. A. Hamman, M. W. McCoy, and J. R. Vonesh. 2021. Asymmetrical effects of temperature on stage‐structured predator–prey interactions. Functional Ecology 35:1041–1054.</w:t>
      </w:r>
    </w:p>
    <w:p w14:paraId="31B34D7A" w14:textId="77777777" w:rsidR="00AD3612" w:rsidRPr="00AD3612" w:rsidRDefault="00AD3612" w:rsidP="00AD3612">
      <w:pPr>
        <w:pStyle w:val="Bibliography"/>
        <w:rPr>
          <w:rFonts w:cs="Times New Roman"/>
        </w:rPr>
      </w:pPr>
      <w:r w:rsidRPr="00AD3612">
        <w:rPr>
          <w:rFonts w:cs="Times New Roman"/>
        </w:rPr>
        <w:t xml:space="preserve">Davidson, A. T., C. R. </w:t>
      </w:r>
      <w:proofErr w:type="spellStart"/>
      <w:r w:rsidRPr="00AD3612">
        <w:rPr>
          <w:rFonts w:cs="Times New Roman"/>
        </w:rPr>
        <w:t>Stunkle</w:t>
      </w:r>
      <w:proofErr w:type="spellEnd"/>
      <w:r w:rsidRPr="00AD3612">
        <w:rPr>
          <w:rFonts w:cs="Times New Roman"/>
        </w:rPr>
        <w:t>, J. T. Armstrong, E. A. Hamman, M. W. McCoy, and J. R. Vonesh. 2024. Warming and top‐down control of stage‐structured prey: Linking theory to patterns in natural systems. Ecology 105:e4213.</w:t>
      </w:r>
    </w:p>
    <w:p w14:paraId="46B00B59" w14:textId="77777777" w:rsidR="00AD3612" w:rsidRPr="00AD3612" w:rsidRDefault="00AD3612" w:rsidP="00AD3612">
      <w:pPr>
        <w:pStyle w:val="Bibliography"/>
        <w:rPr>
          <w:rFonts w:cs="Times New Roman"/>
        </w:rPr>
      </w:pPr>
      <w:r w:rsidRPr="00AD3612">
        <w:rPr>
          <w:rFonts w:cs="Times New Roman"/>
        </w:rPr>
        <w:t xml:space="preserve">De </w:t>
      </w:r>
      <w:proofErr w:type="spellStart"/>
      <w:r w:rsidRPr="00AD3612">
        <w:rPr>
          <w:rFonts w:cs="Times New Roman"/>
        </w:rPr>
        <w:t>Roos</w:t>
      </w:r>
      <w:proofErr w:type="spellEnd"/>
      <w:r w:rsidRPr="00AD3612">
        <w:rPr>
          <w:rFonts w:cs="Times New Roman"/>
        </w:rPr>
        <w:t>, A. M., L. Persson, and E. McCauley. 2003. The influence of size‐dependent life‐history traits on the structure and dynamics of populations and communities. Ecology Letters 6:473–487.</w:t>
      </w:r>
    </w:p>
    <w:p w14:paraId="6AB040DA" w14:textId="77777777" w:rsidR="00AD3612" w:rsidRPr="00AD3612" w:rsidRDefault="00AD3612" w:rsidP="00AD3612">
      <w:pPr>
        <w:pStyle w:val="Bibliography"/>
        <w:rPr>
          <w:rFonts w:cs="Times New Roman"/>
        </w:rPr>
      </w:pPr>
      <w:r w:rsidRPr="00AD3612">
        <w:rPr>
          <w:rFonts w:cs="Times New Roman"/>
        </w:rPr>
        <w:t xml:space="preserve">Dougherty, L. R., F. Frost, M. I. Maenpaa, M. Rowe, B. J. Cole, R. Vasudeva, P. Pottier, E. </w:t>
      </w:r>
      <w:proofErr w:type="spellStart"/>
      <w:r w:rsidRPr="00AD3612">
        <w:rPr>
          <w:rFonts w:cs="Times New Roman"/>
        </w:rPr>
        <w:t>Schultner</w:t>
      </w:r>
      <w:proofErr w:type="spellEnd"/>
      <w:r w:rsidRPr="00AD3612">
        <w:rPr>
          <w:rFonts w:cs="Times New Roman"/>
        </w:rPr>
        <w:t xml:space="preserve">, E. L. Macartney, I. Lindenbaum, J. L. Smith, P. Carazo, M. Graziano, H. Weaving, B. Canal Domenech, D. Berger, A. Meena, T. R. Bishop, D. W. A. Noble, P. Simões, J. Baur, M. C. </w:t>
      </w:r>
      <w:proofErr w:type="spellStart"/>
      <w:r w:rsidRPr="00AD3612">
        <w:rPr>
          <w:rFonts w:cs="Times New Roman"/>
        </w:rPr>
        <w:t>Breedveld</w:t>
      </w:r>
      <w:proofErr w:type="spellEnd"/>
      <w:r w:rsidRPr="00AD3612">
        <w:rPr>
          <w:rFonts w:cs="Times New Roman"/>
        </w:rPr>
        <w:t xml:space="preserve">, E. I. Svensson, L. T. Lancaster, J. Ellers, A. N. De Nardo, M. A. Santos, S. A. Ramm, S. M. </w:t>
      </w:r>
      <w:proofErr w:type="spellStart"/>
      <w:r w:rsidRPr="00AD3612">
        <w:rPr>
          <w:rFonts w:cs="Times New Roman"/>
        </w:rPr>
        <w:t>Drobniak</w:t>
      </w:r>
      <w:proofErr w:type="spellEnd"/>
      <w:r w:rsidRPr="00AD3612">
        <w:rPr>
          <w:rFonts w:cs="Times New Roman"/>
        </w:rPr>
        <w:t xml:space="preserve">, M. </w:t>
      </w:r>
      <w:proofErr w:type="spellStart"/>
      <w:r w:rsidRPr="00AD3612">
        <w:rPr>
          <w:rFonts w:cs="Times New Roman"/>
        </w:rPr>
        <w:t>Redana</w:t>
      </w:r>
      <w:proofErr w:type="spellEnd"/>
      <w:r w:rsidRPr="00AD3612">
        <w:rPr>
          <w:rFonts w:cs="Times New Roman"/>
        </w:rPr>
        <w:t xml:space="preserve">, C. Tuni, N. </w:t>
      </w:r>
      <w:proofErr w:type="spellStart"/>
      <w:r w:rsidRPr="00AD3612">
        <w:rPr>
          <w:rFonts w:cs="Times New Roman"/>
        </w:rPr>
        <w:t>Pilakouta</w:t>
      </w:r>
      <w:proofErr w:type="spellEnd"/>
      <w:r w:rsidRPr="00AD3612">
        <w:rPr>
          <w:rFonts w:cs="Times New Roman"/>
        </w:rPr>
        <w:t xml:space="preserve">, Z. V. </w:t>
      </w:r>
      <w:proofErr w:type="spellStart"/>
      <w:r w:rsidRPr="00AD3612">
        <w:rPr>
          <w:rFonts w:cs="Times New Roman"/>
        </w:rPr>
        <w:t>Zizzari</w:t>
      </w:r>
      <w:proofErr w:type="spellEnd"/>
      <w:r w:rsidRPr="00AD3612">
        <w:rPr>
          <w:rFonts w:cs="Times New Roman"/>
        </w:rPr>
        <w:t xml:space="preserve">, G. Iossa, S. </w:t>
      </w:r>
      <w:proofErr w:type="spellStart"/>
      <w:r w:rsidRPr="00AD3612">
        <w:rPr>
          <w:rFonts w:cs="Times New Roman"/>
        </w:rPr>
        <w:t>Lüpold</w:t>
      </w:r>
      <w:proofErr w:type="spellEnd"/>
      <w:r w:rsidRPr="00AD3612">
        <w:rPr>
          <w:rFonts w:cs="Times New Roman"/>
        </w:rPr>
        <w:t xml:space="preserve">, M. </w:t>
      </w:r>
      <w:proofErr w:type="spellStart"/>
      <w:r w:rsidRPr="00AD3612">
        <w:rPr>
          <w:rFonts w:cs="Times New Roman"/>
        </w:rPr>
        <w:t>Koppik</w:t>
      </w:r>
      <w:proofErr w:type="spellEnd"/>
      <w:r w:rsidRPr="00AD3612">
        <w:rPr>
          <w:rFonts w:cs="Times New Roman"/>
        </w:rPr>
        <w:t xml:space="preserve">, R. Early, C. Gasparini, S. Nakagawa, M. </w:t>
      </w:r>
      <w:proofErr w:type="spellStart"/>
      <w:r w:rsidRPr="00AD3612">
        <w:rPr>
          <w:rFonts w:cs="Times New Roman"/>
        </w:rPr>
        <w:t>Lagisz</w:t>
      </w:r>
      <w:proofErr w:type="spellEnd"/>
      <w:r w:rsidRPr="00AD3612">
        <w:rPr>
          <w:rFonts w:cs="Times New Roman"/>
        </w:rPr>
        <w:t>, A. Bretman, C. Fricke, R. R. Snook, and T. A. R. Price. 2024. A systematic map of studies testing the relationship between temperature and animal reproduction. Ecological Solutions and Evidence 5:1–17.</w:t>
      </w:r>
    </w:p>
    <w:p w14:paraId="06B4DE24" w14:textId="77777777" w:rsidR="00AD3612" w:rsidRPr="00AD3612" w:rsidRDefault="00AD3612" w:rsidP="00AD3612">
      <w:pPr>
        <w:pStyle w:val="Bibliography"/>
        <w:rPr>
          <w:rFonts w:cs="Times New Roman"/>
        </w:rPr>
      </w:pPr>
      <w:r w:rsidRPr="00AD3612">
        <w:rPr>
          <w:rFonts w:cs="Times New Roman"/>
        </w:rPr>
        <w:lastRenderedPageBreak/>
        <w:t>Drumheller, D. K., M. I. Cook, and N. J. Dorn. 2022. The role of direct chemical inhibition in the displacement of a native herbivore by an invasive congener. Biological Invasions 24:1739–1753.</w:t>
      </w:r>
    </w:p>
    <w:p w14:paraId="63BAB09E" w14:textId="77777777" w:rsidR="00AD3612" w:rsidRPr="00AD3612" w:rsidRDefault="00AD3612" w:rsidP="00AD3612">
      <w:pPr>
        <w:pStyle w:val="Bibliography"/>
        <w:rPr>
          <w:rFonts w:cs="Times New Roman"/>
        </w:rPr>
      </w:pPr>
      <w:r w:rsidRPr="00AD3612">
        <w:rPr>
          <w:rFonts w:cs="Times New Roman"/>
        </w:rPr>
        <w:t xml:space="preserve">Gaiser, E. E., P. V. McCormick, S. E. </w:t>
      </w:r>
      <w:proofErr w:type="spellStart"/>
      <w:r w:rsidRPr="00AD3612">
        <w:rPr>
          <w:rFonts w:cs="Times New Roman"/>
        </w:rPr>
        <w:t>Hagerthey</w:t>
      </w:r>
      <w:proofErr w:type="spellEnd"/>
      <w:r w:rsidRPr="00AD3612">
        <w:rPr>
          <w:rFonts w:cs="Times New Roman"/>
        </w:rPr>
        <w:t>, and A. D. Gottlieb. 2011. Landscape Patterns of Periphyton in the Florida Everglades. Critical Reviews in Environmental Science and Technology 41:92–120.</w:t>
      </w:r>
    </w:p>
    <w:p w14:paraId="0C167751" w14:textId="77777777" w:rsidR="00AD3612" w:rsidRPr="00AD3612" w:rsidRDefault="00AD3612" w:rsidP="00AD3612">
      <w:pPr>
        <w:pStyle w:val="Bibliography"/>
        <w:rPr>
          <w:rFonts w:cs="Times New Roman"/>
        </w:rPr>
      </w:pPr>
      <w:r w:rsidRPr="00AD3612">
        <w:rPr>
          <w:rFonts w:cs="Times New Roman"/>
        </w:rPr>
        <w:t>Gaiser, E. E., J. C. Trexler, and P. R. Wetzel. 2012. The Florida Everglades. Pages 231–252 Wetland Habitats of North America. University of California Press, Los Angeles California.</w:t>
      </w:r>
    </w:p>
    <w:p w14:paraId="54EC10B4" w14:textId="77777777" w:rsidR="00AD3612" w:rsidRPr="00AD3612" w:rsidRDefault="00AD3612" w:rsidP="00AD3612">
      <w:pPr>
        <w:pStyle w:val="Bibliography"/>
        <w:rPr>
          <w:rFonts w:cs="Times New Roman"/>
        </w:rPr>
      </w:pPr>
      <w:r w:rsidRPr="00AD3612">
        <w:rPr>
          <w:rFonts w:cs="Times New Roman"/>
        </w:rPr>
        <w:t xml:space="preserve">Gutierre, Darby, Valentine-Darby, Mellow, Therrien, and Watford. 2019. Contrasting Patterns of </w:t>
      </w:r>
      <w:proofErr w:type="spellStart"/>
      <w:r w:rsidRPr="00AD3612">
        <w:rPr>
          <w:rFonts w:cs="Times New Roman"/>
        </w:rPr>
        <w:t>Pomacea</w:t>
      </w:r>
      <w:proofErr w:type="spellEnd"/>
      <w:r w:rsidRPr="00AD3612">
        <w:rPr>
          <w:rFonts w:cs="Times New Roman"/>
        </w:rPr>
        <w:t xml:space="preserve"> maculata Establishment and Dispersal in an Everglades Wetland Unit and a Central Florida Lake. Diversity 11:1–20.</w:t>
      </w:r>
    </w:p>
    <w:p w14:paraId="7F499EA8" w14:textId="77777777" w:rsidR="00AD3612" w:rsidRPr="00AD3612" w:rsidRDefault="00AD3612" w:rsidP="00AD3612">
      <w:pPr>
        <w:pStyle w:val="Bibliography"/>
        <w:rPr>
          <w:rFonts w:cs="Times New Roman"/>
        </w:rPr>
      </w:pPr>
      <w:r w:rsidRPr="00AD3612">
        <w:rPr>
          <w:rFonts w:cs="Times New Roman"/>
        </w:rPr>
        <w:t xml:space="preserve">Hanning, G. W. 1979. Aspects of Reproduction in </w:t>
      </w:r>
      <w:proofErr w:type="spellStart"/>
      <w:r w:rsidRPr="00AD3612">
        <w:rPr>
          <w:rFonts w:cs="Times New Roman"/>
        </w:rPr>
        <w:t>Pomacea</w:t>
      </w:r>
      <w:proofErr w:type="spellEnd"/>
      <w:r w:rsidRPr="00AD3612">
        <w:rPr>
          <w:rFonts w:cs="Times New Roman"/>
        </w:rPr>
        <w:t xml:space="preserve"> paludosa (</w:t>
      </w:r>
      <w:proofErr w:type="spellStart"/>
      <w:r w:rsidRPr="00AD3612">
        <w:rPr>
          <w:rFonts w:cs="Times New Roman"/>
        </w:rPr>
        <w:t>Mesogastropoda</w:t>
      </w:r>
      <w:proofErr w:type="spellEnd"/>
      <w:r w:rsidRPr="00AD3612">
        <w:rPr>
          <w:rFonts w:cs="Times New Roman"/>
        </w:rPr>
        <w:t xml:space="preserve">: </w:t>
      </w:r>
      <w:proofErr w:type="spellStart"/>
      <w:r w:rsidRPr="00AD3612">
        <w:rPr>
          <w:rFonts w:cs="Times New Roman"/>
        </w:rPr>
        <w:t>Pilidae</w:t>
      </w:r>
      <w:proofErr w:type="spellEnd"/>
      <w:r w:rsidRPr="00AD3612">
        <w:rPr>
          <w:rFonts w:cs="Times New Roman"/>
        </w:rPr>
        <w:t>). Florida State University, Tallahassee FL.</w:t>
      </w:r>
    </w:p>
    <w:p w14:paraId="465887FF" w14:textId="77777777" w:rsidR="00AD3612" w:rsidRPr="00AD3612" w:rsidRDefault="00AD3612" w:rsidP="00AD3612">
      <w:pPr>
        <w:pStyle w:val="Bibliography"/>
        <w:rPr>
          <w:rFonts w:cs="Times New Roman"/>
        </w:rPr>
      </w:pPr>
      <w:r w:rsidRPr="00AD3612">
        <w:rPr>
          <w:rFonts w:cs="Times New Roman"/>
        </w:rPr>
        <w:t xml:space="preserve">Hansen, C., S. Newman, C. J. Saunders, E. K. Tate-Boldt, and N. J. Dorn. 2022. Flow-mediated growth of an aquatic herbivore. </w:t>
      </w:r>
      <w:proofErr w:type="spellStart"/>
      <w:r w:rsidRPr="00AD3612">
        <w:rPr>
          <w:rFonts w:cs="Times New Roman"/>
        </w:rPr>
        <w:t>Hydrobiologia</w:t>
      </w:r>
      <w:proofErr w:type="spellEnd"/>
      <w:r w:rsidRPr="00AD3612">
        <w:rPr>
          <w:rFonts w:cs="Times New Roman"/>
        </w:rPr>
        <w:t xml:space="preserve"> 849:3161–3173.</w:t>
      </w:r>
    </w:p>
    <w:p w14:paraId="4D6609F1" w14:textId="77777777" w:rsidR="00AD3612" w:rsidRPr="00AD3612" w:rsidRDefault="00AD3612" w:rsidP="00AD3612">
      <w:pPr>
        <w:pStyle w:val="Bibliography"/>
        <w:rPr>
          <w:rFonts w:cs="Times New Roman"/>
        </w:rPr>
      </w:pPr>
      <w:proofErr w:type="spellStart"/>
      <w:r w:rsidRPr="00AD3612">
        <w:rPr>
          <w:rFonts w:cs="Times New Roman"/>
        </w:rPr>
        <w:t>Jeyasingh</w:t>
      </w:r>
      <w:proofErr w:type="spellEnd"/>
      <w:r w:rsidRPr="00AD3612">
        <w:rPr>
          <w:rFonts w:cs="Times New Roman"/>
        </w:rPr>
        <w:t xml:space="preserve">, P. D., and L. J. Weider. 2005. Phosphorus availability mediates plasticity in life-history traits and predator-prey interactions in </w:t>
      </w:r>
      <w:r w:rsidRPr="00AD3612">
        <w:rPr>
          <w:rFonts w:cs="Times New Roman"/>
          <w:i/>
          <w:iCs/>
        </w:rPr>
        <w:t>Daphnia</w:t>
      </w:r>
      <w:r w:rsidRPr="00AD3612">
        <w:rPr>
          <w:rFonts w:cs="Times New Roman"/>
        </w:rPr>
        <w:t>: Phosphorus alters life-history and predation. Ecology Letters 8:1021–1028.</w:t>
      </w:r>
    </w:p>
    <w:p w14:paraId="5E984741" w14:textId="77777777" w:rsidR="00AD3612" w:rsidRPr="00AD3612" w:rsidRDefault="00AD3612" w:rsidP="00AD3612">
      <w:pPr>
        <w:pStyle w:val="Bibliography"/>
        <w:rPr>
          <w:rFonts w:cs="Times New Roman"/>
        </w:rPr>
      </w:pPr>
      <w:r w:rsidRPr="00AD3612">
        <w:rPr>
          <w:rFonts w:cs="Times New Roman"/>
        </w:rPr>
        <w:t>Kauffman, M. J., J. F. Brodie, and E. S. Jules. 2010. Are wolves saving Yellowstone’s aspen? A landscape‐level test of a behaviorally mediated trophic cascade. Ecology 91:2742–2755.</w:t>
      </w:r>
    </w:p>
    <w:p w14:paraId="12F26740" w14:textId="77777777" w:rsidR="00AD3612" w:rsidRPr="00AD3612" w:rsidRDefault="00AD3612" w:rsidP="00AD3612">
      <w:pPr>
        <w:pStyle w:val="Bibliography"/>
        <w:rPr>
          <w:rFonts w:cs="Times New Roman"/>
        </w:rPr>
      </w:pPr>
      <w:r w:rsidRPr="00AD3612">
        <w:rPr>
          <w:rFonts w:cs="Times New Roman"/>
        </w:rPr>
        <w:lastRenderedPageBreak/>
        <w:t xml:space="preserve">Kesler, D. H., and W. R. Munns. 1989. Predation by </w:t>
      </w:r>
      <w:proofErr w:type="spellStart"/>
      <w:r w:rsidRPr="00AD3612">
        <w:rPr>
          <w:rFonts w:cs="Times New Roman"/>
        </w:rPr>
        <w:t>Belostoma</w:t>
      </w:r>
      <w:proofErr w:type="spellEnd"/>
      <w:r w:rsidRPr="00AD3612">
        <w:rPr>
          <w:rFonts w:cs="Times New Roman"/>
        </w:rPr>
        <w:t xml:space="preserve"> </w:t>
      </w:r>
      <w:proofErr w:type="spellStart"/>
      <w:r w:rsidRPr="00AD3612">
        <w:rPr>
          <w:rFonts w:cs="Times New Roman"/>
        </w:rPr>
        <w:t>flumineum</w:t>
      </w:r>
      <w:proofErr w:type="spellEnd"/>
      <w:r w:rsidRPr="00AD3612">
        <w:rPr>
          <w:rFonts w:cs="Times New Roman"/>
        </w:rPr>
        <w:t xml:space="preserve"> (Hemiptera): An Important Cause of Mortality in Freshwater Snails. Journal of the North American </w:t>
      </w:r>
      <w:proofErr w:type="spellStart"/>
      <w:r w:rsidRPr="00AD3612">
        <w:rPr>
          <w:rFonts w:cs="Times New Roman"/>
        </w:rPr>
        <w:t>Benthological</w:t>
      </w:r>
      <w:proofErr w:type="spellEnd"/>
      <w:r w:rsidRPr="00AD3612">
        <w:rPr>
          <w:rFonts w:cs="Times New Roman"/>
        </w:rPr>
        <w:t xml:space="preserve"> Society 8:342–350.</w:t>
      </w:r>
    </w:p>
    <w:p w14:paraId="786FC588" w14:textId="77777777" w:rsidR="00AD3612" w:rsidRPr="00AD3612" w:rsidRDefault="00AD3612" w:rsidP="00AD3612">
      <w:pPr>
        <w:pStyle w:val="Bibliography"/>
        <w:rPr>
          <w:rFonts w:cs="Times New Roman"/>
        </w:rPr>
      </w:pPr>
      <w:r w:rsidRPr="00AD3612">
        <w:rPr>
          <w:rFonts w:cs="Times New Roman"/>
        </w:rPr>
        <w:t>Ma, G., C. Bai, V. H. W. Rudolf, and C. Ma. 2021. Night warming alters mean warming effects on predator–prey interactions by modifying predator demographics and interaction strengths. Functional Ecology 35:2094–2107.</w:t>
      </w:r>
    </w:p>
    <w:p w14:paraId="72F9F6F4" w14:textId="77777777" w:rsidR="00AD3612" w:rsidRPr="00AD3612" w:rsidRDefault="00AD3612" w:rsidP="00AD3612">
      <w:pPr>
        <w:pStyle w:val="Bibliography"/>
        <w:rPr>
          <w:rFonts w:cs="Times New Roman"/>
        </w:rPr>
      </w:pPr>
      <w:r w:rsidRPr="00AD3612">
        <w:rPr>
          <w:rFonts w:cs="Times New Roman"/>
        </w:rPr>
        <w:t>MacArthur, R., and R. Levins. 1964. Competition, habitat selections, and character displacement in a patchy environment. Proceedings of the National Academy of Sciences 51:1207–1210.</w:t>
      </w:r>
    </w:p>
    <w:p w14:paraId="7A83D4EA" w14:textId="77777777" w:rsidR="00AD3612" w:rsidRPr="00AD3612" w:rsidRDefault="00AD3612" w:rsidP="00AD3612">
      <w:pPr>
        <w:pStyle w:val="Bibliography"/>
        <w:rPr>
          <w:rFonts w:cs="Times New Roman"/>
        </w:rPr>
      </w:pPr>
      <w:r w:rsidRPr="00AD3612">
        <w:rPr>
          <w:rFonts w:cs="Times New Roman"/>
        </w:rPr>
        <w:t>McCoy, M. W., B. M. Bolker, K. M. Warkentin, and J. R. Vonesh. 2011. Predicting Predation through Prey Ontogeny Using Size-Dependent Functional Response Models. The American Naturalist 177:17.</w:t>
      </w:r>
    </w:p>
    <w:p w14:paraId="2E8C12F7" w14:textId="77777777" w:rsidR="00AD3612" w:rsidRPr="00AD3612" w:rsidRDefault="00AD3612" w:rsidP="00AD3612">
      <w:pPr>
        <w:pStyle w:val="Bibliography"/>
        <w:rPr>
          <w:rFonts w:cs="Times New Roman"/>
        </w:rPr>
      </w:pPr>
      <w:r w:rsidRPr="00AD3612">
        <w:rPr>
          <w:rFonts w:cs="Times New Roman"/>
        </w:rPr>
        <w:t xml:space="preserve">McVoy, C. W., W. P. Said, J. </w:t>
      </w:r>
      <w:proofErr w:type="spellStart"/>
      <w:r w:rsidRPr="00AD3612">
        <w:rPr>
          <w:rFonts w:cs="Times New Roman"/>
        </w:rPr>
        <w:t>Obeyseker</w:t>
      </w:r>
      <w:proofErr w:type="spellEnd"/>
      <w:r w:rsidRPr="00AD3612">
        <w:rPr>
          <w:rFonts w:cs="Times New Roman"/>
        </w:rPr>
        <w:t xml:space="preserve">, J. A. VanArman, and T. W. Dreschel. 2011. Landscapes and Hydrology of the </w:t>
      </w:r>
      <w:proofErr w:type="spellStart"/>
      <w:r w:rsidRPr="00AD3612">
        <w:rPr>
          <w:rFonts w:cs="Times New Roman"/>
        </w:rPr>
        <w:t>Predrainage</w:t>
      </w:r>
      <w:proofErr w:type="spellEnd"/>
      <w:r w:rsidRPr="00AD3612">
        <w:rPr>
          <w:rFonts w:cs="Times New Roman"/>
        </w:rPr>
        <w:t xml:space="preserve"> Everglades. University Press of Florida.</w:t>
      </w:r>
    </w:p>
    <w:p w14:paraId="4EC04E3E" w14:textId="77777777" w:rsidR="00AD3612" w:rsidRPr="00AD3612" w:rsidRDefault="00AD3612" w:rsidP="00AD3612">
      <w:pPr>
        <w:pStyle w:val="Bibliography"/>
        <w:rPr>
          <w:rFonts w:cs="Times New Roman"/>
        </w:rPr>
      </w:pPr>
      <w:r w:rsidRPr="00AD3612">
        <w:rPr>
          <w:rFonts w:cs="Times New Roman"/>
        </w:rPr>
        <w:t>Meehan, M. L., K. F. Turnbull, B. J. Sinclair, and Z. Lindo. 2022. Predators minimize energy costs, rather than maximize energy gains under warming: Evidence from a microcosm feeding experiment. Functional Ecology 36:2279–2288.</w:t>
      </w:r>
    </w:p>
    <w:p w14:paraId="4286896C" w14:textId="77777777" w:rsidR="00AD3612" w:rsidRPr="00AD3612" w:rsidRDefault="00AD3612" w:rsidP="00AD3612">
      <w:pPr>
        <w:pStyle w:val="Bibliography"/>
        <w:rPr>
          <w:rFonts w:cs="Times New Roman"/>
        </w:rPr>
      </w:pPr>
      <w:r w:rsidRPr="00AD3612">
        <w:rPr>
          <w:rFonts w:cs="Times New Roman"/>
        </w:rPr>
        <w:t xml:space="preserve">Munroe, D., S. </w:t>
      </w:r>
      <w:proofErr w:type="spellStart"/>
      <w:r w:rsidRPr="00AD3612">
        <w:rPr>
          <w:rFonts w:cs="Times New Roman"/>
        </w:rPr>
        <w:t>Borsetti</w:t>
      </w:r>
      <w:proofErr w:type="spellEnd"/>
      <w:r w:rsidRPr="00AD3612">
        <w:rPr>
          <w:rFonts w:cs="Times New Roman"/>
        </w:rPr>
        <w:t xml:space="preserve">, K. Ashton-Alcox, and D. Bushek. 2017. Early Post-Settlement Growth in Wild Eastern Oyster (Crassostrea virginica </w:t>
      </w:r>
      <w:proofErr w:type="spellStart"/>
      <w:r w:rsidRPr="00AD3612">
        <w:rPr>
          <w:rFonts w:cs="Times New Roman"/>
        </w:rPr>
        <w:t>Gemlin</w:t>
      </w:r>
      <w:proofErr w:type="spellEnd"/>
      <w:r w:rsidRPr="00AD3612">
        <w:rPr>
          <w:rFonts w:cs="Times New Roman"/>
        </w:rPr>
        <w:t xml:space="preserve"> 1791) Populations. Estuaries and Coasts 40:880–888.</w:t>
      </w:r>
    </w:p>
    <w:p w14:paraId="3E52D977" w14:textId="77777777" w:rsidR="00AD3612" w:rsidRPr="00AD3612" w:rsidRDefault="00AD3612" w:rsidP="00AD3612">
      <w:pPr>
        <w:pStyle w:val="Bibliography"/>
        <w:rPr>
          <w:rFonts w:cs="Times New Roman"/>
        </w:rPr>
      </w:pPr>
      <w:r w:rsidRPr="00AD3612">
        <w:rPr>
          <w:rFonts w:cs="Times New Roman"/>
        </w:rPr>
        <w:t xml:space="preserve">Nunes, L. T., D. R. </w:t>
      </w:r>
      <w:proofErr w:type="spellStart"/>
      <w:r w:rsidRPr="00AD3612">
        <w:rPr>
          <w:rFonts w:cs="Times New Roman"/>
        </w:rPr>
        <w:t>Barneche</w:t>
      </w:r>
      <w:proofErr w:type="spellEnd"/>
      <w:r w:rsidRPr="00AD3612">
        <w:rPr>
          <w:rFonts w:cs="Times New Roman"/>
        </w:rPr>
        <w:t xml:space="preserve">, N. S. </w:t>
      </w:r>
      <w:proofErr w:type="spellStart"/>
      <w:r w:rsidRPr="00AD3612">
        <w:rPr>
          <w:rFonts w:cs="Times New Roman"/>
        </w:rPr>
        <w:t>Lastrucci</w:t>
      </w:r>
      <w:proofErr w:type="spellEnd"/>
      <w:r w:rsidRPr="00AD3612">
        <w:rPr>
          <w:rFonts w:cs="Times New Roman"/>
        </w:rPr>
        <w:t>, A. A. Fraga, J. A. C. C. Nunes, C. E. L. Ferreira, and S. R. Floeter. 2021. Predicting the effects of body size, temperature and diet on animal feeding rates. Functional Ecology 35:2229–2240.</w:t>
      </w:r>
    </w:p>
    <w:p w14:paraId="0B6D6CEC" w14:textId="77777777" w:rsidR="00AD3612" w:rsidRPr="00AD3612" w:rsidRDefault="00AD3612" w:rsidP="00AD3612">
      <w:pPr>
        <w:pStyle w:val="Bibliography"/>
        <w:rPr>
          <w:rFonts w:cs="Times New Roman"/>
        </w:rPr>
      </w:pPr>
      <w:r w:rsidRPr="00AD3612">
        <w:rPr>
          <w:rFonts w:cs="Times New Roman"/>
        </w:rPr>
        <w:lastRenderedPageBreak/>
        <w:t xml:space="preserve">O’Hare, N. K. 2010. </w:t>
      </w:r>
      <w:proofErr w:type="spellStart"/>
      <w:r w:rsidRPr="00AD3612">
        <w:rPr>
          <w:rFonts w:cs="Times New Roman"/>
        </w:rPr>
        <w:t>Pomacea</w:t>
      </w:r>
      <w:proofErr w:type="spellEnd"/>
      <w:r w:rsidRPr="00AD3612">
        <w:rPr>
          <w:rFonts w:cs="Times New Roman"/>
        </w:rPr>
        <w:t xml:space="preserve"> paludosa (Florida Apple Snail) Reproduction in Restored and Natural Seasonal Wetlands in the Everglades. Wetlands 30:1045–1052.</w:t>
      </w:r>
    </w:p>
    <w:p w14:paraId="7FF8402B" w14:textId="77777777" w:rsidR="00AD3612" w:rsidRPr="00AD3612" w:rsidRDefault="00AD3612" w:rsidP="00AD3612">
      <w:pPr>
        <w:pStyle w:val="Bibliography"/>
        <w:rPr>
          <w:rFonts w:cs="Times New Roman"/>
        </w:rPr>
      </w:pPr>
      <w:r w:rsidRPr="00AD3612">
        <w:rPr>
          <w:rFonts w:cs="Times New Roman"/>
        </w:rPr>
        <w:t>Pepi, A., P. Grof-Tisza, M. Holyoak, and R. Karban. 2018. As temperature increases, predator attack rate is more important to survival than a smaller window of prey vulnerability. Ecology 99:1584–1590.</w:t>
      </w:r>
    </w:p>
    <w:p w14:paraId="71C2B8CA" w14:textId="77777777" w:rsidR="00AD3612" w:rsidRPr="00AD3612" w:rsidRDefault="00AD3612" w:rsidP="00AD3612">
      <w:pPr>
        <w:pStyle w:val="Bibliography"/>
        <w:rPr>
          <w:rFonts w:cs="Times New Roman"/>
        </w:rPr>
      </w:pPr>
      <w:r w:rsidRPr="00AD3612">
        <w:rPr>
          <w:rFonts w:cs="Times New Roman"/>
        </w:rPr>
        <w:t>Pepi, A., T. Hayes, and K. Lyberger. 2023. Thermal asymmetries influence effects of warming on stage and size-dependent predator–prey interactions. Theoretical Ecology 16:105–115.</w:t>
      </w:r>
    </w:p>
    <w:p w14:paraId="5638114C" w14:textId="77777777" w:rsidR="00AD3612" w:rsidRPr="00AD3612" w:rsidRDefault="00AD3612" w:rsidP="00AD3612">
      <w:pPr>
        <w:pStyle w:val="Bibliography"/>
        <w:rPr>
          <w:rFonts w:cs="Times New Roman"/>
        </w:rPr>
      </w:pPr>
      <w:r w:rsidRPr="00AD3612">
        <w:rPr>
          <w:rFonts w:cs="Times New Roman"/>
        </w:rPr>
        <w:t xml:space="preserve">Pöyry, J., R. Leinonen, G. Söderman, M. Nieminen, R. K. Heikkinen, and T. R. Carter. 2011. Climate-induced increase of moth </w:t>
      </w:r>
      <w:proofErr w:type="spellStart"/>
      <w:r w:rsidRPr="00AD3612">
        <w:rPr>
          <w:rFonts w:cs="Times New Roman"/>
        </w:rPr>
        <w:t>multivoltinism</w:t>
      </w:r>
      <w:proofErr w:type="spellEnd"/>
      <w:r w:rsidRPr="00AD3612">
        <w:rPr>
          <w:rFonts w:cs="Times New Roman"/>
        </w:rPr>
        <w:t xml:space="preserve"> in boreal regions: Climate-induced increase in moth </w:t>
      </w:r>
      <w:proofErr w:type="spellStart"/>
      <w:r w:rsidRPr="00AD3612">
        <w:rPr>
          <w:rFonts w:cs="Times New Roman"/>
        </w:rPr>
        <w:t>multivoltinism</w:t>
      </w:r>
      <w:proofErr w:type="spellEnd"/>
      <w:r w:rsidRPr="00AD3612">
        <w:rPr>
          <w:rFonts w:cs="Times New Roman"/>
        </w:rPr>
        <w:t>. Global Ecology and Biogeography 20:289–298.</w:t>
      </w:r>
    </w:p>
    <w:p w14:paraId="3FFC6A73" w14:textId="77777777" w:rsidR="00AD3612" w:rsidRPr="00AD3612" w:rsidRDefault="00AD3612" w:rsidP="00AD3612">
      <w:pPr>
        <w:pStyle w:val="Bibliography"/>
        <w:rPr>
          <w:rFonts w:cs="Times New Roman"/>
        </w:rPr>
      </w:pPr>
      <w:r w:rsidRPr="00AD3612">
        <w:rPr>
          <w:rFonts w:cs="Times New Roman"/>
        </w:rPr>
        <w:t xml:space="preserve">Rice, J. A., T. J. Miller, K. A. Rose, L. B. Crowder, E. A. Marschall, A. S. </w:t>
      </w:r>
      <w:proofErr w:type="spellStart"/>
      <w:r w:rsidRPr="00AD3612">
        <w:rPr>
          <w:rFonts w:cs="Times New Roman"/>
        </w:rPr>
        <w:t>Trebitz</w:t>
      </w:r>
      <w:proofErr w:type="spellEnd"/>
      <w:r w:rsidRPr="00AD3612">
        <w:rPr>
          <w:rFonts w:cs="Times New Roman"/>
        </w:rPr>
        <w:t>, and D. L. DeAngelis. 1993. Growth Rate Variation and Larval Survival: Inferences from an Individual-Based Size-Dependent Predation Model. Canadian Journal of Fisheries and Aquatic Sciences 50:133–142.</w:t>
      </w:r>
    </w:p>
    <w:p w14:paraId="518C8F73" w14:textId="77777777" w:rsidR="00AD3612" w:rsidRPr="00AD3612" w:rsidRDefault="00AD3612" w:rsidP="00AD3612">
      <w:pPr>
        <w:pStyle w:val="Bibliography"/>
        <w:rPr>
          <w:rFonts w:cs="Times New Roman"/>
        </w:rPr>
      </w:pPr>
      <w:r w:rsidRPr="00AD3612">
        <w:rPr>
          <w:rFonts w:cs="Times New Roman"/>
        </w:rPr>
        <w:t>Richardson, C. J. 2010. The Everglades: North America’s subtropical wetland. Wetlands Ecology and Management 18:517–542.</w:t>
      </w:r>
    </w:p>
    <w:p w14:paraId="1868082B" w14:textId="77777777" w:rsidR="00AD3612" w:rsidRPr="00AD3612" w:rsidRDefault="00AD3612" w:rsidP="00AD3612">
      <w:pPr>
        <w:pStyle w:val="Bibliography"/>
        <w:rPr>
          <w:rFonts w:cs="Times New Roman"/>
        </w:rPr>
      </w:pPr>
      <w:r w:rsidRPr="00AD3612">
        <w:rPr>
          <w:rFonts w:cs="Times New Roman"/>
        </w:rPr>
        <w:t>Rochette, R., and L. M. Dill. 2000. Mortality, behavior and the effects of predators on the intertidal distribution of littorinid gastropods. Journal of Experimental Marine Biology and Ecology 253:165–191.</w:t>
      </w:r>
    </w:p>
    <w:p w14:paraId="6A0E27D8" w14:textId="77777777" w:rsidR="00AD3612" w:rsidRPr="00AD3612" w:rsidRDefault="00AD3612" w:rsidP="00AD3612">
      <w:pPr>
        <w:pStyle w:val="Bibliography"/>
        <w:rPr>
          <w:rFonts w:cs="Times New Roman"/>
        </w:rPr>
      </w:pPr>
      <w:r w:rsidRPr="00AD3612">
        <w:rPr>
          <w:rFonts w:cs="Times New Roman"/>
        </w:rPr>
        <w:t>Ruehl, C. B., and J. C. Trexler. 2013. A suite of prey traits determine predator and nutrient enrichment effects in a tri‐trophic food chain. Ecosphere 4:1–21.</w:t>
      </w:r>
    </w:p>
    <w:p w14:paraId="3C1B7B96" w14:textId="77777777" w:rsidR="00AD3612" w:rsidRPr="00AD3612" w:rsidRDefault="00AD3612" w:rsidP="00AD3612">
      <w:pPr>
        <w:pStyle w:val="Bibliography"/>
        <w:rPr>
          <w:rFonts w:cs="Times New Roman"/>
        </w:rPr>
      </w:pPr>
      <w:r w:rsidRPr="00AD3612">
        <w:rPr>
          <w:rFonts w:cs="Times New Roman"/>
        </w:rPr>
        <w:lastRenderedPageBreak/>
        <w:t xml:space="preserve">Ruetz, C. R., J. C. Trexler, F. Jordan, W. F. Loftus, and S. A. Perry. 2005. Population dynamics of wetland fishes: </w:t>
      </w:r>
      <w:proofErr w:type="spellStart"/>
      <w:r w:rsidRPr="00AD3612">
        <w:rPr>
          <w:rFonts w:cs="Times New Roman"/>
        </w:rPr>
        <w:t>spatio</w:t>
      </w:r>
      <w:proofErr w:type="spellEnd"/>
      <w:r w:rsidRPr="00AD3612">
        <w:rPr>
          <w:rFonts w:cs="Times New Roman"/>
        </w:rPr>
        <w:t>‐temporal patterns synchronized by hydrological disturbance? Journal of Animal Ecology 74:322–332.</w:t>
      </w:r>
    </w:p>
    <w:p w14:paraId="0560F579" w14:textId="77777777" w:rsidR="00AD3612" w:rsidRPr="00AD3612" w:rsidRDefault="00AD3612" w:rsidP="00AD3612">
      <w:pPr>
        <w:pStyle w:val="Bibliography"/>
        <w:rPr>
          <w:rFonts w:cs="Times New Roman"/>
        </w:rPr>
      </w:pPr>
      <w:proofErr w:type="spellStart"/>
      <w:r w:rsidRPr="00AD3612">
        <w:rPr>
          <w:rFonts w:cs="Times New Roman"/>
        </w:rPr>
        <w:t>Schmera</w:t>
      </w:r>
      <w:proofErr w:type="spellEnd"/>
      <w:r w:rsidRPr="00AD3612">
        <w:rPr>
          <w:rFonts w:cs="Times New Roman"/>
        </w:rPr>
        <w:t xml:space="preserve">, D., A. Baur, and B. Baur. 2015. Size-dependent shell growth and survival in natural populations of the rock-dwelling land snail </w:t>
      </w:r>
      <w:proofErr w:type="spellStart"/>
      <w:r w:rsidRPr="00AD3612">
        <w:rPr>
          <w:rFonts w:cs="Times New Roman"/>
          <w:i/>
          <w:iCs/>
        </w:rPr>
        <w:t>Chondrina</w:t>
      </w:r>
      <w:proofErr w:type="spellEnd"/>
      <w:r w:rsidRPr="00AD3612">
        <w:rPr>
          <w:rFonts w:cs="Times New Roman"/>
        </w:rPr>
        <w:t xml:space="preserve"> </w:t>
      </w:r>
      <w:proofErr w:type="spellStart"/>
      <w:r w:rsidRPr="00AD3612">
        <w:rPr>
          <w:rFonts w:cs="Times New Roman"/>
          <w:i/>
          <w:iCs/>
        </w:rPr>
        <w:t>clienta</w:t>
      </w:r>
      <w:proofErr w:type="spellEnd"/>
      <w:r w:rsidRPr="00AD3612">
        <w:rPr>
          <w:rFonts w:cs="Times New Roman"/>
        </w:rPr>
        <w:t>. Canadian Journal of Zoology 93:403–410.</w:t>
      </w:r>
    </w:p>
    <w:p w14:paraId="73B5DD79" w14:textId="77777777" w:rsidR="00AD3612" w:rsidRPr="00AD3612" w:rsidRDefault="00AD3612" w:rsidP="00AD3612">
      <w:pPr>
        <w:pStyle w:val="Bibliography"/>
        <w:rPr>
          <w:rFonts w:cs="Times New Roman"/>
        </w:rPr>
      </w:pPr>
      <w:r w:rsidRPr="00AD3612">
        <w:rPr>
          <w:rFonts w:cs="Times New Roman"/>
        </w:rPr>
        <w:t xml:space="preserve">Sklar, F. H., M. J. Chimney, S. Newman, P. McCormick, D. Gawlik, S. Miao, C. McVoy, W. Said, J. Newman, C. Coronado, G. Crozier, M. </w:t>
      </w:r>
      <w:proofErr w:type="spellStart"/>
      <w:r w:rsidRPr="00AD3612">
        <w:rPr>
          <w:rFonts w:cs="Times New Roman"/>
        </w:rPr>
        <w:t>Korvela</w:t>
      </w:r>
      <w:proofErr w:type="spellEnd"/>
      <w:r w:rsidRPr="00AD3612">
        <w:rPr>
          <w:rFonts w:cs="Times New Roman"/>
        </w:rPr>
        <w:t xml:space="preserve">, and K. </w:t>
      </w:r>
      <w:proofErr w:type="spellStart"/>
      <w:r w:rsidRPr="00AD3612">
        <w:rPr>
          <w:rFonts w:cs="Times New Roman"/>
        </w:rPr>
        <w:t>Rutchey</w:t>
      </w:r>
      <w:proofErr w:type="spellEnd"/>
      <w:r w:rsidRPr="00AD3612">
        <w:rPr>
          <w:rFonts w:cs="Times New Roman"/>
        </w:rPr>
        <w:t>. 2005. The ecological–societal underpinnings of Everglades restoration. Frontiers in Ecology and the Environment 3:161–169.</w:t>
      </w:r>
    </w:p>
    <w:p w14:paraId="22FE65D7" w14:textId="77777777" w:rsidR="00AD3612" w:rsidRPr="00AD3612" w:rsidRDefault="00AD3612" w:rsidP="00AD3612">
      <w:pPr>
        <w:pStyle w:val="Bibliography"/>
        <w:rPr>
          <w:rFonts w:cs="Times New Roman"/>
        </w:rPr>
      </w:pPr>
      <w:r w:rsidRPr="00AD3612">
        <w:rPr>
          <w:rFonts w:cs="Times New Roman"/>
        </w:rPr>
        <w:t>Valentine-Darby, P. L., S. E. Kell, and P. C. Darby. 2015. Predation on Florida apple snails (</w:t>
      </w:r>
      <w:proofErr w:type="spellStart"/>
      <w:r w:rsidRPr="00AD3612">
        <w:rPr>
          <w:rFonts w:cs="Times New Roman"/>
        </w:rPr>
        <w:t>Pomacea</w:t>
      </w:r>
      <w:proofErr w:type="spellEnd"/>
      <w:r w:rsidRPr="00AD3612">
        <w:rPr>
          <w:rFonts w:cs="Times New Roman"/>
        </w:rPr>
        <w:t xml:space="preserve"> paludosa) by native and non-native aquatic fauna, and predator-prey size relationships. Florida Scientist 78:47–56.</w:t>
      </w:r>
    </w:p>
    <w:p w14:paraId="1495BEC0" w14:textId="77777777" w:rsidR="00AD3612" w:rsidRPr="00AD3612" w:rsidRDefault="00AD3612" w:rsidP="00AD3612">
      <w:pPr>
        <w:pStyle w:val="Bibliography"/>
        <w:rPr>
          <w:rFonts w:cs="Times New Roman"/>
        </w:rPr>
      </w:pPr>
      <w:r w:rsidRPr="00AD3612">
        <w:rPr>
          <w:rFonts w:cs="Times New Roman"/>
        </w:rPr>
        <w:t>Vance, R. R. 1985. The Stable Coexistence of Two Competitors for One Resource. The American Naturalist 126:72–86.</w:t>
      </w:r>
    </w:p>
    <w:p w14:paraId="4FC396D4" w14:textId="77777777" w:rsidR="00AD3612" w:rsidRPr="00AD3612" w:rsidRDefault="00AD3612" w:rsidP="00AD3612">
      <w:pPr>
        <w:pStyle w:val="Bibliography"/>
        <w:rPr>
          <w:rFonts w:cs="Times New Roman"/>
        </w:rPr>
      </w:pPr>
      <w:r w:rsidRPr="00AD3612">
        <w:rPr>
          <w:rFonts w:cs="Times New Roman"/>
        </w:rPr>
        <w:t>Werner, E. E., and J. F. Gilliam. 1984. The Ontogenetic Niche and Species Interactions in Size-Structured Populations. Annual Review of Ecology and Systematics 15:393–425.</w:t>
      </w:r>
    </w:p>
    <w:p w14:paraId="1D7E1D02" w14:textId="77777777" w:rsidR="00AD3612" w:rsidRPr="00AD3612" w:rsidRDefault="00AD3612" w:rsidP="00AD3612">
      <w:pPr>
        <w:pStyle w:val="Bibliography"/>
        <w:rPr>
          <w:rFonts w:cs="Times New Roman"/>
        </w:rPr>
      </w:pPr>
      <w:r w:rsidRPr="00AD3612">
        <w:rPr>
          <w:rFonts w:cs="Times New Roman"/>
        </w:rPr>
        <w:t>Zweig, C. L., and W. M. Kitchens. 2008. Effects of landscape gradients on wetland vegetation communities: Information for large-scale restoration. Wetlands 28:1086–1096.</w:t>
      </w:r>
    </w:p>
    <w:p w14:paraId="5AE50DD2" w14:textId="4418B79B" w:rsidR="004A3392" w:rsidRPr="004A3392" w:rsidRDefault="00781DC3" w:rsidP="00656BF2">
      <w:r>
        <w:fldChar w:fldCharType="end"/>
      </w:r>
    </w:p>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8" w:name="_Hlk98960098"/>
    </w:p>
    <w:p w14:paraId="50FC32B7" w14:textId="1DB58C1A" w:rsidR="00733704" w:rsidRDefault="00733704" w:rsidP="00A80F4E">
      <w:pPr>
        <w:pStyle w:val="NATESTYLE1CommonCollege"/>
      </w:pPr>
      <w:r>
        <w:rPr>
          <w:noProof/>
          <w14:ligatures w14:val="standardContextual"/>
        </w:rPr>
        <w:lastRenderedPageBreak/>
        <w:drawing>
          <wp:inline distT="0" distB="0" distL="0" distR="0" wp14:anchorId="58CC88C7" wp14:editId="03DE8090">
            <wp:extent cx="5943494" cy="5786119"/>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494" cy="5786119"/>
                    </a:xfrm>
                    <a:prstGeom prst="rect">
                      <a:avLst/>
                    </a:prstGeom>
                  </pic:spPr>
                </pic:pic>
              </a:graphicData>
            </a:graphic>
          </wp:inline>
        </w:drawing>
      </w:r>
    </w:p>
    <w:p w14:paraId="1B4F76F0" w14:textId="444130FA" w:rsidR="00730928" w:rsidRDefault="00730928" w:rsidP="00730928">
      <w:pPr>
        <w:pStyle w:val="NATESTYLE1CommonCollege"/>
      </w:pPr>
      <w:r>
        <w:t xml:space="preserve">Figure 1 A) hypothesized zero-population growth isocline illustrating the joint impact of juvenile growth rates and juvenile mortality. Areas to the left and down of the line indicate populations are decreasing/not recruiting while areas above and to the right indicate populations are increasing/recruiting. B-D) Illustrated or hypothetical case studies spanning freshwater, terrestrial and marine ecosystems demonstrating how the isocline could give predictions about how top-down control is influenced by different environmental gradients. Points colored blue </w:t>
      </w:r>
      <w:r>
        <w:lastRenderedPageBreak/>
        <w:t>indicate populations are declining/not recruiting while points colored pink indicate populations are increasing/recruiting.  B) The most likely relationship of a demonstrated example of top-down control of mosquito (</w:t>
      </w:r>
      <w:r w:rsidRPr="00B63F52">
        <w:rPr>
          <w:i/>
          <w:iCs/>
        </w:rPr>
        <w:t xml:space="preserve">Aedes </w:t>
      </w:r>
      <w:proofErr w:type="spellStart"/>
      <w:r w:rsidRPr="00B63F52">
        <w:rPr>
          <w:i/>
          <w:iCs/>
        </w:rPr>
        <w:t>atropalpus</w:t>
      </w:r>
      <w:proofErr w:type="spellEnd"/>
      <w:r>
        <w:t>) populations by dragonflies (</w:t>
      </w:r>
      <w:proofErr w:type="spellStart"/>
      <w:r>
        <w:rPr>
          <w:i/>
          <w:iCs/>
        </w:rPr>
        <w:t>Pantala</w:t>
      </w:r>
      <w:proofErr w:type="spellEnd"/>
      <w:r>
        <w:rPr>
          <w:i/>
          <w:iCs/>
        </w:rPr>
        <w:t xml:space="preserve"> </w:t>
      </w:r>
      <w:r>
        <w:t>spp.) when predator consumption rates and prey growth rates are simultaneously influenced by a temperature gradient. C) Hypothetical spatial/temporal distribution of quaking aspen (</w:t>
      </w:r>
      <w:r>
        <w:rPr>
          <w:i/>
          <w:iCs/>
        </w:rPr>
        <w:t>Populus tremuloides</w:t>
      </w:r>
      <w:r>
        <w:t>) stand recruitment along a moisture gradient given high or low top-down control by elk (</w:t>
      </w:r>
      <w:r>
        <w:rPr>
          <w:i/>
          <w:iCs/>
        </w:rPr>
        <w:t>Cervus canadensis</w:t>
      </w:r>
      <w:r>
        <w:t>). D) Hypothetical scenarios of top-down control of eastern oysters (</w:t>
      </w:r>
      <w:r w:rsidRPr="002727D4">
        <w:rPr>
          <w:i/>
          <w:iCs/>
        </w:rPr>
        <w:t>Crassostrea virginica</w:t>
      </w:r>
      <w:r>
        <w:t>) by their predators (crabs, snails, and fish) along depth and salinity gradients.</w:t>
      </w:r>
    </w:p>
    <w:p w14:paraId="24C73182" w14:textId="641132D5" w:rsidR="00B038A9" w:rsidRDefault="007938A4" w:rsidP="00A80F4E">
      <w:pPr>
        <w:pStyle w:val="NATESTYLE1CommonCollege"/>
      </w:pPr>
      <w:r>
        <w:rPr>
          <w:noProof/>
          <w14:ligatures w14:val="standardContextual"/>
        </w:rPr>
        <w:drawing>
          <wp:inline distT="0" distB="0" distL="0" distR="0" wp14:anchorId="02D809F9" wp14:editId="44EF619E">
            <wp:extent cx="5943600" cy="4075430"/>
            <wp:effectExtent l="0" t="0" r="0" b="1270"/>
            <wp:docPr id="1518587096" name="Picture 1" descr="A collage of land and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587096" name="Picture 1" descr="A collage of land and la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75430"/>
                    </a:xfrm>
                    <a:prstGeom prst="rect">
                      <a:avLst/>
                    </a:prstGeom>
                  </pic:spPr>
                </pic:pic>
              </a:graphicData>
            </a:graphic>
          </wp:inline>
        </w:drawing>
      </w:r>
    </w:p>
    <w:p w14:paraId="130A814E" w14:textId="531697B7" w:rsidR="00A80F4E" w:rsidRDefault="00A80F4E" w:rsidP="00A80F4E">
      <w:pPr>
        <w:pStyle w:val="NATESTYLE1CommonCollege"/>
      </w:pPr>
      <w:r>
        <w:t xml:space="preserve">Figure 2 A) Map and images of B) LILA impoundment #2 and C) Site 2 in Water Conservation Area 3A. Photo credits to B) Mark I. Cook and C) Nathan T. Barrus. </w:t>
      </w:r>
    </w:p>
    <w:p w14:paraId="19896EFF" w14:textId="1017D644" w:rsidR="00AF7FFE" w:rsidRPr="00524172" w:rsidRDefault="00BC4917" w:rsidP="00656BF2">
      <w:pPr>
        <w:pStyle w:val="NATESTYLE1CommonCollege"/>
      </w:pPr>
      <w:r w:rsidRPr="00BC4917">
        <w:lastRenderedPageBreak/>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1"/>
                    <a:stretch>
                      <a:fillRect/>
                    </a:stretch>
                  </pic:blipFill>
                  <pic:spPr>
                    <a:xfrm>
                      <a:off x="0" y="0"/>
                      <a:ext cx="5943600" cy="5507355"/>
                    </a:xfrm>
                    <a:prstGeom prst="rect">
                      <a:avLst/>
                    </a:prstGeom>
                  </pic:spPr>
                </pic:pic>
              </a:graphicData>
            </a:graphic>
          </wp:inline>
        </w:drawing>
      </w:r>
    </w:p>
    <w:bookmarkEnd w:id="8"/>
    <w:p w14:paraId="36DF2A7E" w14:textId="03F04E0C" w:rsidR="00673700" w:rsidRDefault="00AF7FFE" w:rsidP="00656BF2">
      <w:pPr>
        <w:pStyle w:val="NATESTYLE1CommonCollege"/>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9" w:name="_Hlk181094766"/>
      <w:r>
        <w:t xml:space="preserve">cumulative juvenile </w:t>
      </w:r>
      <w:r w:rsidRPr="00524172">
        <w:t>survival</w:t>
      </w:r>
      <w:r>
        <w:t xml:space="preserve"> </w:t>
      </w:r>
      <w:bookmarkEnd w:id="9"/>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 xml:space="preserve">l with seasonal and </w:t>
      </w:r>
      <w:r>
        <w:lastRenderedPageBreak/>
        <w:t>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59E7AE" w14:textId="77777777" w:rsidR="006022CF" w:rsidRDefault="006022CF">
      <w:pPr>
        <w:spacing w:line="240" w:lineRule="auto"/>
      </w:pPr>
      <w:r>
        <w:separator/>
      </w:r>
    </w:p>
  </w:endnote>
  <w:endnote w:type="continuationSeparator" w:id="0">
    <w:p w14:paraId="6A7D2AB1" w14:textId="77777777" w:rsidR="006022CF" w:rsidRDefault="006022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D2CA42" w14:textId="77777777" w:rsidR="006022CF" w:rsidRDefault="006022CF">
      <w:pPr>
        <w:spacing w:line="240" w:lineRule="auto"/>
      </w:pPr>
      <w:r>
        <w:separator/>
      </w:r>
    </w:p>
  </w:footnote>
  <w:footnote w:type="continuationSeparator" w:id="0">
    <w:p w14:paraId="7D1A2962" w14:textId="77777777" w:rsidR="006022CF" w:rsidRDefault="006022C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4FF"/>
    <w:rsid w:val="00015CCB"/>
    <w:rsid w:val="0001629E"/>
    <w:rsid w:val="00017343"/>
    <w:rsid w:val="00017F5F"/>
    <w:rsid w:val="00021122"/>
    <w:rsid w:val="000223DF"/>
    <w:rsid w:val="00022930"/>
    <w:rsid w:val="000244C3"/>
    <w:rsid w:val="00025740"/>
    <w:rsid w:val="00025F66"/>
    <w:rsid w:val="00026D35"/>
    <w:rsid w:val="00030209"/>
    <w:rsid w:val="00032020"/>
    <w:rsid w:val="00032406"/>
    <w:rsid w:val="000333D0"/>
    <w:rsid w:val="00036C0C"/>
    <w:rsid w:val="00037258"/>
    <w:rsid w:val="00040871"/>
    <w:rsid w:val="00040DE3"/>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7FCB"/>
    <w:rsid w:val="00070D47"/>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658F"/>
    <w:rsid w:val="00096654"/>
    <w:rsid w:val="000A0CCD"/>
    <w:rsid w:val="000A27DD"/>
    <w:rsid w:val="000A4A07"/>
    <w:rsid w:val="000B3146"/>
    <w:rsid w:val="000B3E22"/>
    <w:rsid w:val="000B4276"/>
    <w:rsid w:val="000C0ECC"/>
    <w:rsid w:val="000C1D97"/>
    <w:rsid w:val="000C4B06"/>
    <w:rsid w:val="000C553B"/>
    <w:rsid w:val="000C5748"/>
    <w:rsid w:val="000C6CFB"/>
    <w:rsid w:val="000C701C"/>
    <w:rsid w:val="000D24CD"/>
    <w:rsid w:val="000D3F65"/>
    <w:rsid w:val="000D5D3F"/>
    <w:rsid w:val="000D63B5"/>
    <w:rsid w:val="000E0AAB"/>
    <w:rsid w:val="000E18F5"/>
    <w:rsid w:val="000F0975"/>
    <w:rsid w:val="000F1055"/>
    <w:rsid w:val="000F263F"/>
    <w:rsid w:val="000F4277"/>
    <w:rsid w:val="000F667F"/>
    <w:rsid w:val="001018B9"/>
    <w:rsid w:val="00103E1C"/>
    <w:rsid w:val="0010609B"/>
    <w:rsid w:val="00107530"/>
    <w:rsid w:val="00111EB2"/>
    <w:rsid w:val="001156BF"/>
    <w:rsid w:val="00115E75"/>
    <w:rsid w:val="0011606B"/>
    <w:rsid w:val="001166FF"/>
    <w:rsid w:val="0011738F"/>
    <w:rsid w:val="00122AF5"/>
    <w:rsid w:val="001245DB"/>
    <w:rsid w:val="0012583C"/>
    <w:rsid w:val="00126048"/>
    <w:rsid w:val="001260DE"/>
    <w:rsid w:val="001302A1"/>
    <w:rsid w:val="001344DB"/>
    <w:rsid w:val="0014008A"/>
    <w:rsid w:val="00140737"/>
    <w:rsid w:val="0014154D"/>
    <w:rsid w:val="00143F0B"/>
    <w:rsid w:val="0014629B"/>
    <w:rsid w:val="00152842"/>
    <w:rsid w:val="001529FA"/>
    <w:rsid w:val="001530F1"/>
    <w:rsid w:val="00153CBD"/>
    <w:rsid w:val="00154B74"/>
    <w:rsid w:val="001563C8"/>
    <w:rsid w:val="00156707"/>
    <w:rsid w:val="00160438"/>
    <w:rsid w:val="00161B97"/>
    <w:rsid w:val="00164724"/>
    <w:rsid w:val="00164938"/>
    <w:rsid w:val="00164EBC"/>
    <w:rsid w:val="00167E9E"/>
    <w:rsid w:val="0017171A"/>
    <w:rsid w:val="00171E81"/>
    <w:rsid w:val="00173112"/>
    <w:rsid w:val="00173AF2"/>
    <w:rsid w:val="00174D3D"/>
    <w:rsid w:val="00181BE4"/>
    <w:rsid w:val="00183336"/>
    <w:rsid w:val="00183818"/>
    <w:rsid w:val="00184D2C"/>
    <w:rsid w:val="001911D4"/>
    <w:rsid w:val="00192B84"/>
    <w:rsid w:val="00192CF2"/>
    <w:rsid w:val="00194EFB"/>
    <w:rsid w:val="00195853"/>
    <w:rsid w:val="00197123"/>
    <w:rsid w:val="001A23BA"/>
    <w:rsid w:val="001A2FBA"/>
    <w:rsid w:val="001A58D5"/>
    <w:rsid w:val="001A645E"/>
    <w:rsid w:val="001A78B6"/>
    <w:rsid w:val="001A7F22"/>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5B0B"/>
    <w:rsid w:val="00237445"/>
    <w:rsid w:val="00240C12"/>
    <w:rsid w:val="00240F19"/>
    <w:rsid w:val="0024102B"/>
    <w:rsid w:val="0024280A"/>
    <w:rsid w:val="00242AA0"/>
    <w:rsid w:val="00243318"/>
    <w:rsid w:val="0024401F"/>
    <w:rsid w:val="00246147"/>
    <w:rsid w:val="00246D65"/>
    <w:rsid w:val="00247D98"/>
    <w:rsid w:val="00252BCC"/>
    <w:rsid w:val="00253026"/>
    <w:rsid w:val="00255232"/>
    <w:rsid w:val="002579BC"/>
    <w:rsid w:val="00257AE7"/>
    <w:rsid w:val="00261430"/>
    <w:rsid w:val="002622F2"/>
    <w:rsid w:val="0026301E"/>
    <w:rsid w:val="0026316F"/>
    <w:rsid w:val="00263DAB"/>
    <w:rsid w:val="00264E2B"/>
    <w:rsid w:val="00266E46"/>
    <w:rsid w:val="002703BC"/>
    <w:rsid w:val="002727D4"/>
    <w:rsid w:val="002750F3"/>
    <w:rsid w:val="00275E61"/>
    <w:rsid w:val="002819F8"/>
    <w:rsid w:val="002850EE"/>
    <w:rsid w:val="00285177"/>
    <w:rsid w:val="00291744"/>
    <w:rsid w:val="002920E5"/>
    <w:rsid w:val="002937EE"/>
    <w:rsid w:val="0029424F"/>
    <w:rsid w:val="00296E1E"/>
    <w:rsid w:val="002A247A"/>
    <w:rsid w:val="002A53AF"/>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5BC6"/>
    <w:rsid w:val="002F73D4"/>
    <w:rsid w:val="00305A65"/>
    <w:rsid w:val="00307C23"/>
    <w:rsid w:val="00310A74"/>
    <w:rsid w:val="00314786"/>
    <w:rsid w:val="00314ECB"/>
    <w:rsid w:val="00324CAE"/>
    <w:rsid w:val="00327D43"/>
    <w:rsid w:val="00330E4B"/>
    <w:rsid w:val="0033231B"/>
    <w:rsid w:val="00333091"/>
    <w:rsid w:val="00333865"/>
    <w:rsid w:val="00337656"/>
    <w:rsid w:val="00340979"/>
    <w:rsid w:val="00340FFE"/>
    <w:rsid w:val="003410EF"/>
    <w:rsid w:val="00342103"/>
    <w:rsid w:val="0034339E"/>
    <w:rsid w:val="00343D0E"/>
    <w:rsid w:val="00345B59"/>
    <w:rsid w:val="0034634F"/>
    <w:rsid w:val="0034789E"/>
    <w:rsid w:val="00352109"/>
    <w:rsid w:val="003538F3"/>
    <w:rsid w:val="00354E90"/>
    <w:rsid w:val="00355312"/>
    <w:rsid w:val="003615D0"/>
    <w:rsid w:val="00362822"/>
    <w:rsid w:val="00362A64"/>
    <w:rsid w:val="00362DDC"/>
    <w:rsid w:val="003640DD"/>
    <w:rsid w:val="00365162"/>
    <w:rsid w:val="0036656C"/>
    <w:rsid w:val="00366A13"/>
    <w:rsid w:val="00367EF3"/>
    <w:rsid w:val="00370D9D"/>
    <w:rsid w:val="00370FF4"/>
    <w:rsid w:val="003710F8"/>
    <w:rsid w:val="00371B0F"/>
    <w:rsid w:val="003737A7"/>
    <w:rsid w:val="00377587"/>
    <w:rsid w:val="003807EA"/>
    <w:rsid w:val="003818B6"/>
    <w:rsid w:val="00381F28"/>
    <w:rsid w:val="00382E63"/>
    <w:rsid w:val="00383845"/>
    <w:rsid w:val="00384844"/>
    <w:rsid w:val="00386397"/>
    <w:rsid w:val="00386A86"/>
    <w:rsid w:val="00386CC4"/>
    <w:rsid w:val="00390CA6"/>
    <w:rsid w:val="00393978"/>
    <w:rsid w:val="00393B06"/>
    <w:rsid w:val="00397220"/>
    <w:rsid w:val="003A00A1"/>
    <w:rsid w:val="003A22A8"/>
    <w:rsid w:val="003A5ECA"/>
    <w:rsid w:val="003A65A6"/>
    <w:rsid w:val="003A7571"/>
    <w:rsid w:val="003B7FB1"/>
    <w:rsid w:val="003C5BEE"/>
    <w:rsid w:val="003C6D67"/>
    <w:rsid w:val="003D0FF2"/>
    <w:rsid w:val="003D1F0B"/>
    <w:rsid w:val="003D3174"/>
    <w:rsid w:val="003D5706"/>
    <w:rsid w:val="003D73E1"/>
    <w:rsid w:val="003E432B"/>
    <w:rsid w:val="003E506D"/>
    <w:rsid w:val="003F0C19"/>
    <w:rsid w:val="003F2C39"/>
    <w:rsid w:val="003F3929"/>
    <w:rsid w:val="003F421B"/>
    <w:rsid w:val="003F45AE"/>
    <w:rsid w:val="003F4CF1"/>
    <w:rsid w:val="003F537F"/>
    <w:rsid w:val="003F5C34"/>
    <w:rsid w:val="00400EA1"/>
    <w:rsid w:val="00402A95"/>
    <w:rsid w:val="00402E29"/>
    <w:rsid w:val="00411845"/>
    <w:rsid w:val="00413B97"/>
    <w:rsid w:val="00414587"/>
    <w:rsid w:val="00414D91"/>
    <w:rsid w:val="0041653B"/>
    <w:rsid w:val="00416633"/>
    <w:rsid w:val="00421528"/>
    <w:rsid w:val="00422CD9"/>
    <w:rsid w:val="00423236"/>
    <w:rsid w:val="004257F1"/>
    <w:rsid w:val="00430B7C"/>
    <w:rsid w:val="004326C7"/>
    <w:rsid w:val="004370EF"/>
    <w:rsid w:val="00437ABB"/>
    <w:rsid w:val="00441934"/>
    <w:rsid w:val="00442BAB"/>
    <w:rsid w:val="0044329F"/>
    <w:rsid w:val="00446C69"/>
    <w:rsid w:val="00450D33"/>
    <w:rsid w:val="00453F2C"/>
    <w:rsid w:val="00454CE0"/>
    <w:rsid w:val="0045527E"/>
    <w:rsid w:val="00456249"/>
    <w:rsid w:val="004576DB"/>
    <w:rsid w:val="00460A69"/>
    <w:rsid w:val="00460A78"/>
    <w:rsid w:val="004634C6"/>
    <w:rsid w:val="004653E2"/>
    <w:rsid w:val="0046659C"/>
    <w:rsid w:val="004700BC"/>
    <w:rsid w:val="004709F0"/>
    <w:rsid w:val="00471CB2"/>
    <w:rsid w:val="00472D3F"/>
    <w:rsid w:val="00475FF2"/>
    <w:rsid w:val="004815C2"/>
    <w:rsid w:val="004908BD"/>
    <w:rsid w:val="00491701"/>
    <w:rsid w:val="00491B23"/>
    <w:rsid w:val="00492F27"/>
    <w:rsid w:val="0049552F"/>
    <w:rsid w:val="00497AB1"/>
    <w:rsid w:val="004A0BF1"/>
    <w:rsid w:val="004A28A3"/>
    <w:rsid w:val="004A3392"/>
    <w:rsid w:val="004A3CE1"/>
    <w:rsid w:val="004A5542"/>
    <w:rsid w:val="004A5F16"/>
    <w:rsid w:val="004B50A6"/>
    <w:rsid w:val="004B5662"/>
    <w:rsid w:val="004B56C0"/>
    <w:rsid w:val="004B65A0"/>
    <w:rsid w:val="004B65EA"/>
    <w:rsid w:val="004B694B"/>
    <w:rsid w:val="004C0B7C"/>
    <w:rsid w:val="004C1F78"/>
    <w:rsid w:val="004C3E90"/>
    <w:rsid w:val="004C6314"/>
    <w:rsid w:val="004C6BB1"/>
    <w:rsid w:val="004D2BF5"/>
    <w:rsid w:val="004D3C37"/>
    <w:rsid w:val="004D3C6B"/>
    <w:rsid w:val="004E0532"/>
    <w:rsid w:val="004E102B"/>
    <w:rsid w:val="004E40F2"/>
    <w:rsid w:val="004E601F"/>
    <w:rsid w:val="004F1332"/>
    <w:rsid w:val="004F3210"/>
    <w:rsid w:val="004F62A4"/>
    <w:rsid w:val="004F6C22"/>
    <w:rsid w:val="00503376"/>
    <w:rsid w:val="00503C41"/>
    <w:rsid w:val="005142F5"/>
    <w:rsid w:val="0051661E"/>
    <w:rsid w:val="00517088"/>
    <w:rsid w:val="00517F95"/>
    <w:rsid w:val="0052001B"/>
    <w:rsid w:val="005219C7"/>
    <w:rsid w:val="00521EE5"/>
    <w:rsid w:val="00521FFA"/>
    <w:rsid w:val="0052508D"/>
    <w:rsid w:val="00525700"/>
    <w:rsid w:val="00530D36"/>
    <w:rsid w:val="00531A6F"/>
    <w:rsid w:val="00533C30"/>
    <w:rsid w:val="00533E22"/>
    <w:rsid w:val="00536C33"/>
    <w:rsid w:val="00537D98"/>
    <w:rsid w:val="00537E4C"/>
    <w:rsid w:val="00541260"/>
    <w:rsid w:val="00545286"/>
    <w:rsid w:val="00545EA9"/>
    <w:rsid w:val="005463C8"/>
    <w:rsid w:val="005469A3"/>
    <w:rsid w:val="00546E8E"/>
    <w:rsid w:val="00552005"/>
    <w:rsid w:val="00552053"/>
    <w:rsid w:val="00552109"/>
    <w:rsid w:val="00552FB5"/>
    <w:rsid w:val="00553274"/>
    <w:rsid w:val="0055376F"/>
    <w:rsid w:val="00553A71"/>
    <w:rsid w:val="005568AE"/>
    <w:rsid w:val="00556ACB"/>
    <w:rsid w:val="00560AC9"/>
    <w:rsid w:val="00561706"/>
    <w:rsid w:val="00564BAF"/>
    <w:rsid w:val="00565DFA"/>
    <w:rsid w:val="00565F8B"/>
    <w:rsid w:val="0056634B"/>
    <w:rsid w:val="005674F4"/>
    <w:rsid w:val="005715B2"/>
    <w:rsid w:val="00571E55"/>
    <w:rsid w:val="00575B3A"/>
    <w:rsid w:val="0057740A"/>
    <w:rsid w:val="005778DD"/>
    <w:rsid w:val="00584802"/>
    <w:rsid w:val="00585F06"/>
    <w:rsid w:val="005861DC"/>
    <w:rsid w:val="00586A3C"/>
    <w:rsid w:val="00590D90"/>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319"/>
    <w:rsid w:val="005F52B5"/>
    <w:rsid w:val="005F658C"/>
    <w:rsid w:val="005F6EAF"/>
    <w:rsid w:val="00600AB0"/>
    <w:rsid w:val="00601E5F"/>
    <w:rsid w:val="006022CF"/>
    <w:rsid w:val="00602914"/>
    <w:rsid w:val="006117EE"/>
    <w:rsid w:val="0061209E"/>
    <w:rsid w:val="00614E84"/>
    <w:rsid w:val="00616406"/>
    <w:rsid w:val="006174E0"/>
    <w:rsid w:val="00620433"/>
    <w:rsid w:val="00620964"/>
    <w:rsid w:val="00622AE6"/>
    <w:rsid w:val="006232DD"/>
    <w:rsid w:val="006255E7"/>
    <w:rsid w:val="00625CA2"/>
    <w:rsid w:val="00626847"/>
    <w:rsid w:val="00626B54"/>
    <w:rsid w:val="00627452"/>
    <w:rsid w:val="006276E4"/>
    <w:rsid w:val="00631AAA"/>
    <w:rsid w:val="00632065"/>
    <w:rsid w:val="0063375C"/>
    <w:rsid w:val="00635471"/>
    <w:rsid w:val="00641973"/>
    <w:rsid w:val="0064242E"/>
    <w:rsid w:val="00643C42"/>
    <w:rsid w:val="00646E03"/>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B65"/>
    <w:rsid w:val="00673700"/>
    <w:rsid w:val="00676139"/>
    <w:rsid w:val="00676D85"/>
    <w:rsid w:val="00680598"/>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509E"/>
    <w:rsid w:val="006B7DCA"/>
    <w:rsid w:val="006C0930"/>
    <w:rsid w:val="006C1EF7"/>
    <w:rsid w:val="006C513B"/>
    <w:rsid w:val="006D0C94"/>
    <w:rsid w:val="006D0D27"/>
    <w:rsid w:val="006D1496"/>
    <w:rsid w:val="006D385E"/>
    <w:rsid w:val="006D3D27"/>
    <w:rsid w:val="006D4EF7"/>
    <w:rsid w:val="006D6168"/>
    <w:rsid w:val="006D73AE"/>
    <w:rsid w:val="006E2BFF"/>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7604"/>
    <w:rsid w:val="00721EFF"/>
    <w:rsid w:val="00723780"/>
    <w:rsid w:val="00723957"/>
    <w:rsid w:val="00723B88"/>
    <w:rsid w:val="007243FE"/>
    <w:rsid w:val="00727A1F"/>
    <w:rsid w:val="00730124"/>
    <w:rsid w:val="007302AE"/>
    <w:rsid w:val="007308FA"/>
    <w:rsid w:val="00730928"/>
    <w:rsid w:val="00733704"/>
    <w:rsid w:val="007356AB"/>
    <w:rsid w:val="00736D33"/>
    <w:rsid w:val="0073727E"/>
    <w:rsid w:val="0074071A"/>
    <w:rsid w:val="007432B8"/>
    <w:rsid w:val="007433B7"/>
    <w:rsid w:val="00744530"/>
    <w:rsid w:val="00744B0B"/>
    <w:rsid w:val="00744E02"/>
    <w:rsid w:val="00744F92"/>
    <w:rsid w:val="007504B2"/>
    <w:rsid w:val="0075404B"/>
    <w:rsid w:val="007543BD"/>
    <w:rsid w:val="00756F04"/>
    <w:rsid w:val="0076093D"/>
    <w:rsid w:val="00763D80"/>
    <w:rsid w:val="00771DDF"/>
    <w:rsid w:val="0077205F"/>
    <w:rsid w:val="0077234A"/>
    <w:rsid w:val="007736BD"/>
    <w:rsid w:val="00773795"/>
    <w:rsid w:val="007757E5"/>
    <w:rsid w:val="0077634A"/>
    <w:rsid w:val="007773EA"/>
    <w:rsid w:val="00780F78"/>
    <w:rsid w:val="007813DE"/>
    <w:rsid w:val="00781DC3"/>
    <w:rsid w:val="00783ECC"/>
    <w:rsid w:val="007878CA"/>
    <w:rsid w:val="00791737"/>
    <w:rsid w:val="00793496"/>
    <w:rsid w:val="007938A4"/>
    <w:rsid w:val="007963F7"/>
    <w:rsid w:val="00796DBA"/>
    <w:rsid w:val="007A29C9"/>
    <w:rsid w:val="007A33A1"/>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E1090"/>
    <w:rsid w:val="007E145D"/>
    <w:rsid w:val="007E1891"/>
    <w:rsid w:val="007E2B93"/>
    <w:rsid w:val="007E6F6E"/>
    <w:rsid w:val="007E77D8"/>
    <w:rsid w:val="007E7CDD"/>
    <w:rsid w:val="007F471C"/>
    <w:rsid w:val="007F783A"/>
    <w:rsid w:val="00801FC3"/>
    <w:rsid w:val="00804070"/>
    <w:rsid w:val="008104AB"/>
    <w:rsid w:val="008109BE"/>
    <w:rsid w:val="00810CB9"/>
    <w:rsid w:val="00815AD3"/>
    <w:rsid w:val="00815E08"/>
    <w:rsid w:val="0081643E"/>
    <w:rsid w:val="0082067D"/>
    <w:rsid w:val="00820AD7"/>
    <w:rsid w:val="00824C81"/>
    <w:rsid w:val="008302EB"/>
    <w:rsid w:val="00830ACF"/>
    <w:rsid w:val="0083170B"/>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762B"/>
    <w:rsid w:val="0088081D"/>
    <w:rsid w:val="00881488"/>
    <w:rsid w:val="00884C8B"/>
    <w:rsid w:val="0088503A"/>
    <w:rsid w:val="00885502"/>
    <w:rsid w:val="0088550E"/>
    <w:rsid w:val="00885CCA"/>
    <w:rsid w:val="008864C4"/>
    <w:rsid w:val="0088679D"/>
    <w:rsid w:val="00890788"/>
    <w:rsid w:val="008944A4"/>
    <w:rsid w:val="00894F17"/>
    <w:rsid w:val="00895A59"/>
    <w:rsid w:val="008962DE"/>
    <w:rsid w:val="00897928"/>
    <w:rsid w:val="008A1180"/>
    <w:rsid w:val="008A2020"/>
    <w:rsid w:val="008A2451"/>
    <w:rsid w:val="008A44A1"/>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F9E"/>
    <w:rsid w:val="008C71D7"/>
    <w:rsid w:val="008D1127"/>
    <w:rsid w:val="008D2663"/>
    <w:rsid w:val="008D5696"/>
    <w:rsid w:val="008D75C3"/>
    <w:rsid w:val="008E0235"/>
    <w:rsid w:val="008E033B"/>
    <w:rsid w:val="008E0BA8"/>
    <w:rsid w:val="008E13D9"/>
    <w:rsid w:val="008E207C"/>
    <w:rsid w:val="008E2833"/>
    <w:rsid w:val="008E6BF3"/>
    <w:rsid w:val="008F0210"/>
    <w:rsid w:val="008F2123"/>
    <w:rsid w:val="008F275E"/>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68DC"/>
    <w:rsid w:val="00966AC8"/>
    <w:rsid w:val="00967D23"/>
    <w:rsid w:val="0097136A"/>
    <w:rsid w:val="0097208C"/>
    <w:rsid w:val="00974981"/>
    <w:rsid w:val="009751C5"/>
    <w:rsid w:val="00975833"/>
    <w:rsid w:val="00985930"/>
    <w:rsid w:val="009900E7"/>
    <w:rsid w:val="009905DD"/>
    <w:rsid w:val="00993636"/>
    <w:rsid w:val="0099443D"/>
    <w:rsid w:val="00994D7D"/>
    <w:rsid w:val="00994EFE"/>
    <w:rsid w:val="009A0CC9"/>
    <w:rsid w:val="009A1DEB"/>
    <w:rsid w:val="009A6653"/>
    <w:rsid w:val="009B0786"/>
    <w:rsid w:val="009B46F9"/>
    <w:rsid w:val="009B67CA"/>
    <w:rsid w:val="009C12EF"/>
    <w:rsid w:val="009C1543"/>
    <w:rsid w:val="009C2022"/>
    <w:rsid w:val="009C2A36"/>
    <w:rsid w:val="009C7006"/>
    <w:rsid w:val="009D0B44"/>
    <w:rsid w:val="009D0E99"/>
    <w:rsid w:val="009D231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533"/>
    <w:rsid w:val="00A054C2"/>
    <w:rsid w:val="00A05B79"/>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3232"/>
    <w:rsid w:val="00A365C5"/>
    <w:rsid w:val="00A40B13"/>
    <w:rsid w:val="00A4485D"/>
    <w:rsid w:val="00A47BF5"/>
    <w:rsid w:val="00A508E5"/>
    <w:rsid w:val="00A5389B"/>
    <w:rsid w:val="00A53C19"/>
    <w:rsid w:val="00A570CD"/>
    <w:rsid w:val="00A614EE"/>
    <w:rsid w:val="00A6156D"/>
    <w:rsid w:val="00A62090"/>
    <w:rsid w:val="00A6285F"/>
    <w:rsid w:val="00A62DBA"/>
    <w:rsid w:val="00A65AEE"/>
    <w:rsid w:val="00A66E18"/>
    <w:rsid w:val="00A7626C"/>
    <w:rsid w:val="00A77DE6"/>
    <w:rsid w:val="00A80D2D"/>
    <w:rsid w:val="00A80F4E"/>
    <w:rsid w:val="00A85C8A"/>
    <w:rsid w:val="00A86975"/>
    <w:rsid w:val="00A918A3"/>
    <w:rsid w:val="00A91C4F"/>
    <w:rsid w:val="00A91F95"/>
    <w:rsid w:val="00A92684"/>
    <w:rsid w:val="00AA2DC3"/>
    <w:rsid w:val="00AA40B6"/>
    <w:rsid w:val="00AA4ECB"/>
    <w:rsid w:val="00AB01FE"/>
    <w:rsid w:val="00AB2226"/>
    <w:rsid w:val="00AB2760"/>
    <w:rsid w:val="00AB3E71"/>
    <w:rsid w:val="00AB4531"/>
    <w:rsid w:val="00AB4CBA"/>
    <w:rsid w:val="00AB5AC3"/>
    <w:rsid w:val="00AB62C5"/>
    <w:rsid w:val="00AB64EC"/>
    <w:rsid w:val="00AB737D"/>
    <w:rsid w:val="00AC345C"/>
    <w:rsid w:val="00AC38A0"/>
    <w:rsid w:val="00AD342A"/>
    <w:rsid w:val="00AD3612"/>
    <w:rsid w:val="00AD6B0C"/>
    <w:rsid w:val="00AE156C"/>
    <w:rsid w:val="00AE2C2B"/>
    <w:rsid w:val="00AE4354"/>
    <w:rsid w:val="00AE4C6E"/>
    <w:rsid w:val="00AE548A"/>
    <w:rsid w:val="00AF04CE"/>
    <w:rsid w:val="00AF25FC"/>
    <w:rsid w:val="00AF49FC"/>
    <w:rsid w:val="00AF5DBD"/>
    <w:rsid w:val="00AF6923"/>
    <w:rsid w:val="00AF79B5"/>
    <w:rsid w:val="00AF7FFE"/>
    <w:rsid w:val="00B00B91"/>
    <w:rsid w:val="00B038A9"/>
    <w:rsid w:val="00B04797"/>
    <w:rsid w:val="00B04D79"/>
    <w:rsid w:val="00B04E4C"/>
    <w:rsid w:val="00B053A7"/>
    <w:rsid w:val="00B05F37"/>
    <w:rsid w:val="00B07EFD"/>
    <w:rsid w:val="00B1422B"/>
    <w:rsid w:val="00B15CD0"/>
    <w:rsid w:val="00B17E4C"/>
    <w:rsid w:val="00B223AF"/>
    <w:rsid w:val="00B23CEF"/>
    <w:rsid w:val="00B24E05"/>
    <w:rsid w:val="00B27360"/>
    <w:rsid w:val="00B30397"/>
    <w:rsid w:val="00B32BF8"/>
    <w:rsid w:val="00B35073"/>
    <w:rsid w:val="00B4236D"/>
    <w:rsid w:val="00B45899"/>
    <w:rsid w:val="00B4723D"/>
    <w:rsid w:val="00B560A0"/>
    <w:rsid w:val="00B57E2A"/>
    <w:rsid w:val="00B60F2E"/>
    <w:rsid w:val="00B61398"/>
    <w:rsid w:val="00B61FD0"/>
    <w:rsid w:val="00B62312"/>
    <w:rsid w:val="00B63F52"/>
    <w:rsid w:val="00B7590F"/>
    <w:rsid w:val="00B81B7F"/>
    <w:rsid w:val="00B827ED"/>
    <w:rsid w:val="00B86090"/>
    <w:rsid w:val="00B861F6"/>
    <w:rsid w:val="00B87AC7"/>
    <w:rsid w:val="00B9448F"/>
    <w:rsid w:val="00B949B3"/>
    <w:rsid w:val="00B97127"/>
    <w:rsid w:val="00B9796C"/>
    <w:rsid w:val="00BA036E"/>
    <w:rsid w:val="00BA0714"/>
    <w:rsid w:val="00BA17B9"/>
    <w:rsid w:val="00BA3CC0"/>
    <w:rsid w:val="00BA4A2B"/>
    <w:rsid w:val="00BA69A2"/>
    <w:rsid w:val="00BA7D68"/>
    <w:rsid w:val="00BB10B5"/>
    <w:rsid w:val="00BB2147"/>
    <w:rsid w:val="00BB2DA4"/>
    <w:rsid w:val="00BB4BC5"/>
    <w:rsid w:val="00BB68BE"/>
    <w:rsid w:val="00BB6948"/>
    <w:rsid w:val="00BC01F6"/>
    <w:rsid w:val="00BC3D46"/>
    <w:rsid w:val="00BC4917"/>
    <w:rsid w:val="00BC7352"/>
    <w:rsid w:val="00BD0282"/>
    <w:rsid w:val="00BD27A6"/>
    <w:rsid w:val="00BD3965"/>
    <w:rsid w:val="00BD53E2"/>
    <w:rsid w:val="00BD6469"/>
    <w:rsid w:val="00BD73F5"/>
    <w:rsid w:val="00BD773E"/>
    <w:rsid w:val="00BE0A96"/>
    <w:rsid w:val="00BE1B3D"/>
    <w:rsid w:val="00BE4181"/>
    <w:rsid w:val="00BE45D2"/>
    <w:rsid w:val="00BE73D0"/>
    <w:rsid w:val="00BF1276"/>
    <w:rsid w:val="00BF23C7"/>
    <w:rsid w:val="00BF399E"/>
    <w:rsid w:val="00BF4BC6"/>
    <w:rsid w:val="00BF621C"/>
    <w:rsid w:val="00C03E96"/>
    <w:rsid w:val="00C044B4"/>
    <w:rsid w:val="00C05BDE"/>
    <w:rsid w:val="00C06EF9"/>
    <w:rsid w:val="00C11925"/>
    <w:rsid w:val="00C15302"/>
    <w:rsid w:val="00C1681C"/>
    <w:rsid w:val="00C1721E"/>
    <w:rsid w:val="00C23AFA"/>
    <w:rsid w:val="00C26CEA"/>
    <w:rsid w:val="00C3243C"/>
    <w:rsid w:val="00C340D1"/>
    <w:rsid w:val="00C34533"/>
    <w:rsid w:val="00C35482"/>
    <w:rsid w:val="00C35609"/>
    <w:rsid w:val="00C36C64"/>
    <w:rsid w:val="00C3784A"/>
    <w:rsid w:val="00C4181F"/>
    <w:rsid w:val="00C4315A"/>
    <w:rsid w:val="00C434AE"/>
    <w:rsid w:val="00C460AF"/>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715E"/>
    <w:rsid w:val="00C67BC8"/>
    <w:rsid w:val="00C717FD"/>
    <w:rsid w:val="00C72467"/>
    <w:rsid w:val="00C72BFB"/>
    <w:rsid w:val="00C74B7B"/>
    <w:rsid w:val="00C75C50"/>
    <w:rsid w:val="00C75EE9"/>
    <w:rsid w:val="00C83483"/>
    <w:rsid w:val="00C85826"/>
    <w:rsid w:val="00C86212"/>
    <w:rsid w:val="00C9294F"/>
    <w:rsid w:val="00C92BA3"/>
    <w:rsid w:val="00C92F71"/>
    <w:rsid w:val="00C93090"/>
    <w:rsid w:val="00C955EC"/>
    <w:rsid w:val="00C9696E"/>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3519"/>
    <w:rsid w:val="00CE56F8"/>
    <w:rsid w:val="00CE7E3F"/>
    <w:rsid w:val="00CF125E"/>
    <w:rsid w:val="00CF15A2"/>
    <w:rsid w:val="00CF214F"/>
    <w:rsid w:val="00CF2318"/>
    <w:rsid w:val="00CF2F37"/>
    <w:rsid w:val="00CF4F38"/>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61C0"/>
    <w:rsid w:val="00D262AA"/>
    <w:rsid w:val="00D27098"/>
    <w:rsid w:val="00D27A46"/>
    <w:rsid w:val="00D3002B"/>
    <w:rsid w:val="00D31E8E"/>
    <w:rsid w:val="00D41B35"/>
    <w:rsid w:val="00D4222A"/>
    <w:rsid w:val="00D441E6"/>
    <w:rsid w:val="00D45035"/>
    <w:rsid w:val="00D47A4F"/>
    <w:rsid w:val="00D55D7C"/>
    <w:rsid w:val="00D57A0B"/>
    <w:rsid w:val="00D60853"/>
    <w:rsid w:val="00D626B6"/>
    <w:rsid w:val="00D629E6"/>
    <w:rsid w:val="00D658E0"/>
    <w:rsid w:val="00D67ECE"/>
    <w:rsid w:val="00D72BFF"/>
    <w:rsid w:val="00D72C7E"/>
    <w:rsid w:val="00D76934"/>
    <w:rsid w:val="00D81D20"/>
    <w:rsid w:val="00D82696"/>
    <w:rsid w:val="00D8376B"/>
    <w:rsid w:val="00D94B9B"/>
    <w:rsid w:val="00DA1240"/>
    <w:rsid w:val="00DA1243"/>
    <w:rsid w:val="00DA42BF"/>
    <w:rsid w:val="00DB0873"/>
    <w:rsid w:val="00DB23DA"/>
    <w:rsid w:val="00DB3289"/>
    <w:rsid w:val="00DB40F6"/>
    <w:rsid w:val="00DC00BF"/>
    <w:rsid w:val="00DC058E"/>
    <w:rsid w:val="00DC0CAE"/>
    <w:rsid w:val="00DC1307"/>
    <w:rsid w:val="00DC376B"/>
    <w:rsid w:val="00DC3B57"/>
    <w:rsid w:val="00DC5CD8"/>
    <w:rsid w:val="00DC65C2"/>
    <w:rsid w:val="00DD1F1F"/>
    <w:rsid w:val="00DD60AD"/>
    <w:rsid w:val="00DE0421"/>
    <w:rsid w:val="00DE28A8"/>
    <w:rsid w:val="00DE3133"/>
    <w:rsid w:val="00DE646E"/>
    <w:rsid w:val="00DE6F70"/>
    <w:rsid w:val="00DF00E5"/>
    <w:rsid w:val="00DF042D"/>
    <w:rsid w:val="00DF2B75"/>
    <w:rsid w:val="00DF336B"/>
    <w:rsid w:val="00DF4585"/>
    <w:rsid w:val="00DF4D1D"/>
    <w:rsid w:val="00E026D2"/>
    <w:rsid w:val="00E06420"/>
    <w:rsid w:val="00E07A03"/>
    <w:rsid w:val="00E13165"/>
    <w:rsid w:val="00E17327"/>
    <w:rsid w:val="00E17CA8"/>
    <w:rsid w:val="00E201E8"/>
    <w:rsid w:val="00E2112D"/>
    <w:rsid w:val="00E22F5A"/>
    <w:rsid w:val="00E245E1"/>
    <w:rsid w:val="00E31A04"/>
    <w:rsid w:val="00E33349"/>
    <w:rsid w:val="00E33CEF"/>
    <w:rsid w:val="00E351C9"/>
    <w:rsid w:val="00E36343"/>
    <w:rsid w:val="00E36F72"/>
    <w:rsid w:val="00E407FD"/>
    <w:rsid w:val="00E412A8"/>
    <w:rsid w:val="00E42283"/>
    <w:rsid w:val="00E42C41"/>
    <w:rsid w:val="00E42FB4"/>
    <w:rsid w:val="00E43BD4"/>
    <w:rsid w:val="00E44BAA"/>
    <w:rsid w:val="00E453C3"/>
    <w:rsid w:val="00E4566D"/>
    <w:rsid w:val="00E4585E"/>
    <w:rsid w:val="00E50315"/>
    <w:rsid w:val="00E509E7"/>
    <w:rsid w:val="00E56A7E"/>
    <w:rsid w:val="00E575C2"/>
    <w:rsid w:val="00E57B9E"/>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D50"/>
    <w:rsid w:val="00EA0E5A"/>
    <w:rsid w:val="00EA135A"/>
    <w:rsid w:val="00EA5C56"/>
    <w:rsid w:val="00EA6710"/>
    <w:rsid w:val="00EB1CD2"/>
    <w:rsid w:val="00EB4E4E"/>
    <w:rsid w:val="00EC07A6"/>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5F03"/>
    <w:rsid w:val="00EF7AD0"/>
    <w:rsid w:val="00F0369B"/>
    <w:rsid w:val="00F04B1E"/>
    <w:rsid w:val="00F0570E"/>
    <w:rsid w:val="00F0643B"/>
    <w:rsid w:val="00F074CE"/>
    <w:rsid w:val="00F109B8"/>
    <w:rsid w:val="00F11460"/>
    <w:rsid w:val="00F145BF"/>
    <w:rsid w:val="00F16B6C"/>
    <w:rsid w:val="00F171A7"/>
    <w:rsid w:val="00F20086"/>
    <w:rsid w:val="00F231BE"/>
    <w:rsid w:val="00F23F0F"/>
    <w:rsid w:val="00F254E2"/>
    <w:rsid w:val="00F315FC"/>
    <w:rsid w:val="00F36001"/>
    <w:rsid w:val="00F43C61"/>
    <w:rsid w:val="00F43FC9"/>
    <w:rsid w:val="00F50242"/>
    <w:rsid w:val="00F54BF5"/>
    <w:rsid w:val="00F54C47"/>
    <w:rsid w:val="00F56C44"/>
    <w:rsid w:val="00F60BF6"/>
    <w:rsid w:val="00F623DA"/>
    <w:rsid w:val="00F64E3C"/>
    <w:rsid w:val="00F6634D"/>
    <w:rsid w:val="00F6728A"/>
    <w:rsid w:val="00F7043D"/>
    <w:rsid w:val="00F7360F"/>
    <w:rsid w:val="00F73E2C"/>
    <w:rsid w:val="00F76893"/>
    <w:rsid w:val="00F769F4"/>
    <w:rsid w:val="00F777B8"/>
    <w:rsid w:val="00F81762"/>
    <w:rsid w:val="00F82837"/>
    <w:rsid w:val="00F85A60"/>
    <w:rsid w:val="00F87B69"/>
    <w:rsid w:val="00F9321E"/>
    <w:rsid w:val="00F94DEF"/>
    <w:rsid w:val="00F95D42"/>
    <w:rsid w:val="00F972FF"/>
    <w:rsid w:val="00FA29F7"/>
    <w:rsid w:val="00FA4BFB"/>
    <w:rsid w:val="00FA64AC"/>
    <w:rsid w:val="00FA7FE9"/>
    <w:rsid w:val="00FA7FFC"/>
    <w:rsid w:val="00FB2FD5"/>
    <w:rsid w:val="00FB589F"/>
    <w:rsid w:val="00FB6035"/>
    <w:rsid w:val="00FC040D"/>
    <w:rsid w:val="00FC11B6"/>
    <w:rsid w:val="00FC1349"/>
    <w:rsid w:val="00FC1783"/>
    <w:rsid w:val="00FC2887"/>
    <w:rsid w:val="00FC2912"/>
    <w:rsid w:val="00FC3033"/>
    <w:rsid w:val="00FC44C4"/>
    <w:rsid w:val="00FC78DF"/>
    <w:rsid w:val="00FD1C69"/>
    <w:rsid w:val="00FD54E0"/>
    <w:rsid w:val="00FD5D56"/>
    <w:rsid w:val="00FD6E0F"/>
    <w:rsid w:val="00FE0EAB"/>
    <w:rsid w:val="00FE2ADF"/>
    <w:rsid w:val="00FE340B"/>
    <w:rsid w:val="00FE3CB4"/>
    <w:rsid w:val="00FE68DB"/>
    <w:rsid w:val="00FF0A60"/>
    <w:rsid w:val="00FF248B"/>
    <w:rsid w:val="00FF39C6"/>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32</Pages>
  <Words>30909</Words>
  <Characters>176183</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23</cp:revision>
  <dcterms:created xsi:type="dcterms:W3CDTF">2024-12-09T13:03:00Z</dcterms:created>
  <dcterms:modified xsi:type="dcterms:W3CDTF">2024-12-1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eQpJx7N"/&gt;&lt;style id="http://www.zotero.org/styles/ecology" hasBibliography="1" bibliographyStyleHasBeenSet="1"/&gt;&lt;prefs&gt;&lt;pref name="fieldType" value="Field"/&gt;&lt;/prefs&gt;&lt;/data&gt;</vt:lpwstr>
  </property>
</Properties>
</file>